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67CD" w:rsidRPr="00C75D6A" w:rsidRDefault="004E6BB7" w:rsidP="00EE38F9">
      <w:pPr>
        <w:jc w:val="center"/>
        <w:rPr>
          <w:b/>
          <w:caps/>
          <w:sz w:val="28"/>
          <w:szCs w:val="28"/>
        </w:rPr>
      </w:pPr>
      <w:r w:rsidRPr="00C75D6A">
        <w:rPr>
          <w:b/>
          <w:caps/>
          <w:sz w:val="28"/>
          <w:szCs w:val="28"/>
        </w:rPr>
        <w:t>X Conferencia Internacional de Ingeniería Mecánica “COMEC 2019”</w:t>
      </w:r>
    </w:p>
    <w:p w:rsidR="00E912D0" w:rsidRPr="00B6498F" w:rsidRDefault="00E912D0" w:rsidP="00EE38F9"/>
    <w:p w:rsidR="008A1C16" w:rsidRPr="00EE38F9" w:rsidRDefault="004E6BB7" w:rsidP="00EE38F9">
      <w:pPr>
        <w:jc w:val="center"/>
        <w:rPr>
          <w:b/>
          <w:i/>
          <w:sz w:val="28"/>
        </w:rPr>
      </w:pPr>
      <w:r w:rsidRPr="00EE38F9">
        <w:rPr>
          <w:b/>
          <w:i/>
          <w:sz w:val="28"/>
        </w:rPr>
        <w:t xml:space="preserve">Simulation of image data to support </w:t>
      </w:r>
      <w:r w:rsidR="000826B4">
        <w:rPr>
          <w:b/>
          <w:i/>
          <w:sz w:val="28"/>
        </w:rPr>
        <w:t xml:space="preserve">the </w:t>
      </w:r>
      <w:r w:rsidRPr="00EE38F9">
        <w:rPr>
          <w:b/>
          <w:i/>
          <w:sz w:val="28"/>
        </w:rPr>
        <w:t xml:space="preserve">training of convolutional neural networks </w:t>
      </w:r>
      <w:r w:rsidR="000826B4">
        <w:rPr>
          <w:b/>
          <w:i/>
          <w:sz w:val="28"/>
        </w:rPr>
        <w:t xml:space="preserve">for </w:t>
      </w:r>
      <w:r w:rsidRPr="00EE38F9">
        <w:rPr>
          <w:b/>
          <w:i/>
          <w:sz w:val="28"/>
        </w:rPr>
        <w:t>objects</w:t>
      </w:r>
      <w:r w:rsidR="00D33516">
        <w:rPr>
          <w:b/>
          <w:i/>
          <w:sz w:val="28"/>
        </w:rPr>
        <w:t xml:space="preserve"> </w:t>
      </w:r>
      <w:r w:rsidR="00D33516" w:rsidRPr="00EE38F9">
        <w:rPr>
          <w:b/>
          <w:i/>
          <w:sz w:val="28"/>
        </w:rPr>
        <w:t>recognition</w:t>
      </w:r>
    </w:p>
    <w:p w:rsidR="009D5E02" w:rsidRPr="002A7C7F" w:rsidRDefault="009D5E02" w:rsidP="00EE38F9"/>
    <w:p w:rsidR="00D33516" w:rsidRPr="00B503E2" w:rsidRDefault="004E6BB7" w:rsidP="00EE38F9">
      <w:pPr>
        <w:jc w:val="center"/>
        <w:rPr>
          <w:b/>
        </w:rPr>
      </w:pPr>
      <w:r w:rsidRPr="00B503E2">
        <w:rPr>
          <w:b/>
        </w:rPr>
        <w:t>Hagen Borstell</w:t>
      </w:r>
      <w:r w:rsidR="002A7C7F" w:rsidRPr="00B503E2">
        <w:rPr>
          <w:b/>
          <w:vertAlign w:val="superscript"/>
        </w:rPr>
        <w:t>1</w:t>
      </w:r>
      <w:r w:rsidR="008210A2">
        <w:rPr>
          <w:b/>
        </w:rPr>
        <w:t xml:space="preserve">, </w:t>
      </w:r>
      <w:r w:rsidRPr="00D33516">
        <w:rPr>
          <w:b/>
        </w:rPr>
        <w:t>Jan Nonnen</w:t>
      </w:r>
      <w:r>
        <w:rPr>
          <w:b/>
          <w:vertAlign w:val="superscript"/>
        </w:rPr>
        <w:t>2</w:t>
      </w:r>
    </w:p>
    <w:p w:rsidR="009D5E02" w:rsidRPr="00B503E2" w:rsidRDefault="009D5E02" w:rsidP="00EE38F9"/>
    <w:p w:rsidR="00E912D0" w:rsidRDefault="004E6BB7" w:rsidP="00EE38F9">
      <w:r>
        <w:t>1 -</w:t>
      </w:r>
      <w:r w:rsidR="002A7C7F" w:rsidRPr="00F455D0">
        <w:t xml:space="preserve"> </w:t>
      </w:r>
      <w:r w:rsidR="00551FCB" w:rsidRPr="00551FCB">
        <w:t>Otto von Guericke University</w:t>
      </w:r>
      <w:r w:rsidR="008210A2">
        <w:t xml:space="preserve"> Magdeburg</w:t>
      </w:r>
      <w:r w:rsidR="00F455D0" w:rsidRPr="00F455D0">
        <w:t xml:space="preserve">, </w:t>
      </w:r>
      <w:r w:rsidR="00551FCB">
        <w:t>Germany</w:t>
      </w:r>
      <w:r w:rsidR="00F455D0" w:rsidRPr="00F455D0">
        <w:t xml:space="preserve">, </w:t>
      </w:r>
      <w:hyperlink r:id="rId8" w:history="1">
        <w:r w:rsidR="00D33516" w:rsidRPr="005302C6">
          <w:rPr>
            <w:rStyle w:val="Hyperlink"/>
          </w:rPr>
          <w:t>hagen.borstell@ovgu.de</w:t>
        </w:r>
      </w:hyperlink>
    </w:p>
    <w:p w:rsidR="00D33516" w:rsidRDefault="004E6BB7" w:rsidP="00EE38F9">
      <w:r>
        <w:t>2</w:t>
      </w:r>
      <w:r w:rsidR="001267B1">
        <w:t xml:space="preserve"> </w:t>
      </w:r>
      <w:r>
        <w:t xml:space="preserve">- Viaboxx GmbH, Germany, </w:t>
      </w:r>
      <w:hyperlink r:id="rId9" w:history="1">
        <w:r w:rsidRPr="005302C6">
          <w:rPr>
            <w:rStyle w:val="Hyperlink"/>
          </w:rPr>
          <w:t>jan.nonnen@viaboxx.de</w:t>
        </w:r>
      </w:hyperlink>
    </w:p>
    <w:p w:rsidR="00E912D0" w:rsidRPr="00F455D0" w:rsidRDefault="00E912D0" w:rsidP="00EE38F9"/>
    <w:p w:rsidR="00E32D22" w:rsidRPr="00796C22" w:rsidRDefault="004E6BB7" w:rsidP="00EE38F9">
      <w:r w:rsidRPr="00EE38F9">
        <w:rPr>
          <w:b/>
          <w:i/>
        </w:rPr>
        <w:t>Abstract:</w:t>
      </w:r>
      <w:r w:rsidRPr="00EE38F9">
        <w:rPr>
          <w:i/>
        </w:rPr>
        <w:t xml:space="preserve"> </w:t>
      </w:r>
      <w:r w:rsidR="00A93823" w:rsidRPr="002E1F00">
        <w:t xml:space="preserve">The </w:t>
      </w:r>
      <w:r w:rsidR="00A93823">
        <w:t>recognition</w:t>
      </w:r>
      <w:r w:rsidR="00A93823" w:rsidRPr="002E1F00">
        <w:t xml:space="preserve"> of logistics objects is an essential prerequisite for the optimization of operational logistic</w:t>
      </w:r>
      <w:r w:rsidR="00A93823">
        <w:t>s</w:t>
      </w:r>
      <w:r w:rsidR="00A93823" w:rsidRPr="002E1F00">
        <w:t xml:space="preserve"> processes</w:t>
      </w:r>
      <w:r w:rsidR="00A93823">
        <w:t xml:space="preserve"> and can be performed among others via i</w:t>
      </w:r>
      <w:r w:rsidR="00A93823" w:rsidRPr="002E1F00">
        <w:t xml:space="preserve">mage-based </w:t>
      </w:r>
      <w:r w:rsidR="00A93823">
        <w:t xml:space="preserve">methods. However, the lack of available data for training domain-specific </w:t>
      </w:r>
      <w:r w:rsidR="001267B1">
        <w:t>recognition models</w:t>
      </w:r>
      <w:r w:rsidR="00A93823">
        <w:t xml:space="preserve"> remain</w:t>
      </w:r>
      <w:r w:rsidR="00891C38">
        <w:t>s</w:t>
      </w:r>
      <w:r w:rsidR="00A93823">
        <w:t xml:space="preserve"> a practical problem. </w:t>
      </w:r>
      <w:r w:rsidR="00A93823" w:rsidRPr="00A93823">
        <w:t>For this reason, we present an approach to solving this</w:t>
      </w:r>
      <w:r w:rsidR="008210A2">
        <w:t xml:space="preserve"> problem</w:t>
      </w:r>
      <w:r w:rsidR="00A93823" w:rsidRPr="00A93823">
        <w:t>.</w:t>
      </w:r>
      <w:r w:rsidR="00A93823">
        <w:t xml:space="preserve"> The </w:t>
      </w:r>
      <w:r w:rsidR="00A93823" w:rsidRPr="002E7D09">
        <w:t xml:space="preserve">core principle </w:t>
      </w:r>
      <w:r w:rsidR="00A93823">
        <w:t xml:space="preserve">of our approach </w:t>
      </w:r>
      <w:r w:rsidR="00A93823" w:rsidRPr="002E7D09">
        <w:t>is the automated generation of image data from 3D model</w:t>
      </w:r>
      <w:r w:rsidR="008210A2">
        <w:t>s</w:t>
      </w:r>
      <w:r w:rsidR="00A93823" w:rsidRPr="002E7D09">
        <w:t xml:space="preserve">, in which the appearance of the objects varies through variations of </w:t>
      </w:r>
      <w:r w:rsidR="008210A2">
        <w:t xml:space="preserve">different </w:t>
      </w:r>
      <w:r w:rsidR="00A93823" w:rsidRPr="002E7D09">
        <w:t>parameters.</w:t>
      </w:r>
      <w:r w:rsidR="00206B35">
        <w:t xml:space="preserve"> The first results are promising</w:t>
      </w:r>
      <w:r w:rsidR="00D33516">
        <w:t xml:space="preserve">: </w:t>
      </w:r>
      <w:r w:rsidR="00D33516" w:rsidRPr="007243A7">
        <w:t xml:space="preserve">Without any real image data, we have created a neural network for </w:t>
      </w:r>
      <w:r w:rsidR="00D33516">
        <w:t xml:space="preserve">recognition of real </w:t>
      </w:r>
      <w:r w:rsidR="00D33516" w:rsidRPr="007243A7">
        <w:t>objects</w:t>
      </w:r>
      <w:r w:rsidR="00D33516">
        <w:t xml:space="preserve"> </w:t>
      </w:r>
      <w:r w:rsidR="008210A2">
        <w:t>with a recall quality of 86%</w:t>
      </w:r>
      <w:r w:rsidR="00D33516">
        <w:t>.</w:t>
      </w:r>
    </w:p>
    <w:p w:rsidR="009061A5" w:rsidRPr="00796C22" w:rsidRDefault="009061A5" w:rsidP="00EE38F9"/>
    <w:p w:rsidR="00E32D22" w:rsidRDefault="004E6BB7" w:rsidP="00EE38F9">
      <w:r w:rsidRPr="00BF7B35">
        <w:rPr>
          <w:b/>
        </w:rPr>
        <w:t xml:space="preserve">Keywords: </w:t>
      </w:r>
      <w:r w:rsidRPr="00E32D22">
        <w:t>Logistics</w:t>
      </w:r>
      <w:r>
        <w:t>;</w:t>
      </w:r>
      <w:r w:rsidRPr="00E32D22">
        <w:t xml:space="preserve"> Image Processing</w:t>
      </w:r>
      <w:r>
        <w:t>;</w:t>
      </w:r>
      <w:r w:rsidRPr="00E32D22">
        <w:t xml:space="preserve"> Deep Learning</w:t>
      </w:r>
      <w:r>
        <w:t>;</w:t>
      </w:r>
      <w:r w:rsidRPr="00E32D22">
        <w:t xml:space="preserve"> Simulation</w:t>
      </w:r>
    </w:p>
    <w:p w:rsidR="002E1F00" w:rsidRPr="00E32D22" w:rsidRDefault="002E1F00" w:rsidP="00EE38F9"/>
    <w:p w:rsidR="00A21A1F" w:rsidRPr="00EE38F9" w:rsidRDefault="004E6BB7" w:rsidP="00EE38F9">
      <w:pPr>
        <w:pStyle w:val="berschrift1"/>
      </w:pPr>
      <w:r w:rsidRPr="00EE38F9">
        <w:t>1. Introduc</w:t>
      </w:r>
      <w:r w:rsidR="00BF7B35" w:rsidRPr="00EE38F9">
        <w:t>tion</w:t>
      </w:r>
    </w:p>
    <w:p w:rsidR="00B503E2" w:rsidRDefault="004E6BB7" w:rsidP="00EE38F9">
      <w:r w:rsidRPr="002E1F00">
        <w:t xml:space="preserve">The </w:t>
      </w:r>
      <w:r w:rsidR="00A93823">
        <w:t xml:space="preserve">recognition </w:t>
      </w:r>
      <w:r w:rsidRPr="002E1F00">
        <w:t>of logistics objects is an essential prerequisite for the optimization of operational logistic</w:t>
      </w:r>
      <w:r w:rsidR="0013260C">
        <w:t>s</w:t>
      </w:r>
      <w:r w:rsidRPr="002E1F00">
        <w:t xml:space="preserve"> processes. Image-based object recognition has </w:t>
      </w:r>
      <w:r w:rsidR="0013260C">
        <w:t>evolved</w:t>
      </w:r>
      <w:r w:rsidRPr="002E1F00">
        <w:t xml:space="preserve"> enormously in recent years due to the </w:t>
      </w:r>
      <w:r w:rsidR="0013260C">
        <w:t xml:space="preserve">emergence </w:t>
      </w:r>
      <w:r w:rsidRPr="002E1F00">
        <w:t>of deep neural networks</w:t>
      </w:r>
      <w:r>
        <w:t xml:space="preserve"> </w:t>
      </w:r>
      <w:sdt>
        <w:sdtPr>
          <w:alias w:val="Don't edit this field"/>
          <w:tag w:val="CitaviPlaceholder#bd8cc75b-21d2-45d5-add8-dca5a182a02e"/>
          <w:id w:val="1669133666"/>
          <w:placeholder>
            <w:docPart w:val="DefaultPlaceholder_1081868574"/>
          </w:placeholder>
        </w:sdtPr>
        <w:sdtEndPr/>
        <w:sdtContent>
          <w:r>
            <w:fldChar w:fldCharType="begin"/>
          </w:r>
          <w:r w:rsidR="003C17C4">
            <w:instrText>ADDIN CitaviPlaceholder{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}</w:instrText>
          </w:r>
          <w:r>
            <w:fldChar w:fldCharType="separate"/>
          </w:r>
          <w:r w:rsidR="00A75DC7">
            <w:t>(LeCun, Bengio, &amp; Hinton, 2015)</w:t>
          </w:r>
          <w:r>
            <w:fldChar w:fldCharType="end"/>
          </w:r>
        </w:sdtContent>
      </w:sdt>
      <w:r w:rsidRPr="002E1F00">
        <w:t xml:space="preserve">. Databases with training data as well as pre-trained neural networks are available </w:t>
      </w:r>
      <w:r w:rsidRPr="002E1F00">
        <w:lastRenderedPageBreak/>
        <w:t>for different applications scenarios</w:t>
      </w:r>
      <w:r>
        <w:t xml:space="preserve">, e.g. the </w:t>
      </w:r>
      <w:r w:rsidRPr="00B503E2">
        <w:t>YOLO v2</w:t>
      </w:r>
      <w:r>
        <w:t xml:space="preserve"> deep neural network for r</w:t>
      </w:r>
      <w:r w:rsidRPr="00B503E2">
        <w:t>eal-</w:t>
      </w:r>
      <w:r>
        <w:t>t</w:t>
      </w:r>
      <w:r w:rsidRPr="00B503E2">
        <w:t xml:space="preserve">ime </w:t>
      </w:r>
      <w:r>
        <w:t>o</w:t>
      </w:r>
      <w:r w:rsidRPr="00B503E2">
        <w:t xml:space="preserve">bject </w:t>
      </w:r>
      <w:r>
        <w:t>d</w:t>
      </w:r>
      <w:r w:rsidRPr="00B503E2">
        <w:t>etection</w:t>
      </w:r>
      <w:r>
        <w:t xml:space="preserve"> </w:t>
      </w:r>
      <w:sdt>
        <w:sdtPr>
          <w:alias w:val="Don't edit this field"/>
          <w:tag w:val="CitaviPlaceholder#ef352b49-9ec9-4b4d-8d9a-523faea27c08"/>
          <w:id w:val="-1326041112"/>
          <w:placeholder>
            <w:docPart w:val="DefaultPlaceholder_1081868574"/>
          </w:placeholder>
        </w:sdtPr>
        <w:sdtEndPr/>
        <w:sdtContent>
          <w:r>
            <w:fldChar w:fldCharType="begin"/>
          </w:r>
          <w:r w:rsidR="003C17C4">
            <w:instrText>ADDIN CitaviPlaceholder{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}</w:instrText>
          </w:r>
          <w:r>
            <w:fldChar w:fldCharType="separate"/>
          </w:r>
          <w:r w:rsidR="00107CD7">
            <w:t>(Redmon &amp; Farhadi, 2016)</w:t>
          </w:r>
          <w:r>
            <w:fldChar w:fldCharType="end"/>
          </w:r>
        </w:sdtContent>
      </w:sdt>
      <w:r w:rsidRPr="002E1F00">
        <w:t>. Moreover, advanced but easy to use deep learning software such</w:t>
      </w:r>
      <w:r w:rsidR="003D2DFA">
        <w:t xml:space="preserve"> as T</w:t>
      </w:r>
      <w:r w:rsidRPr="002E1F00">
        <w:t>ensor</w:t>
      </w:r>
      <w:r w:rsidR="003D2DFA">
        <w:t>F</w:t>
      </w:r>
      <w:r w:rsidRPr="002E1F00">
        <w:t>low is available</w:t>
      </w:r>
      <w:r>
        <w:t xml:space="preserve"> </w:t>
      </w:r>
      <w:sdt>
        <w:sdtPr>
          <w:alias w:val="Don't edit this field"/>
          <w:tag w:val="CitaviPlaceholder#3b8769cb-0bd6-4a5b-8ef7-9b8e8a569518"/>
          <w:id w:val="363713875"/>
          <w:placeholder>
            <w:docPart w:val="DefaultPlaceholder_1081868574"/>
          </w:placeholder>
        </w:sdtPr>
        <w:sdtEndPr/>
        <w:sdtContent>
          <w:r>
            <w:fldChar w:fldCharType="begin"/>
          </w:r>
          <w:r w:rsidR="003C17C4">
            <w:instrText>ADDIN CitaviPlaceholder{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}</w:instrText>
          </w:r>
          <w:r>
            <w:fldChar w:fldCharType="separate"/>
          </w:r>
          <w:r w:rsidR="00107CD7">
            <w:t>(Abadi et al., 2016)</w:t>
          </w:r>
          <w:r>
            <w:fldChar w:fldCharType="end"/>
          </w:r>
        </w:sdtContent>
      </w:sdt>
      <w:r w:rsidRPr="002E1F00">
        <w:t>. From a perspective</w:t>
      </w:r>
      <w:r w:rsidR="003D2DFA">
        <w:t xml:space="preserve"> of </w:t>
      </w:r>
      <w:r w:rsidR="00B079B8">
        <w:t xml:space="preserve">identifying </w:t>
      </w:r>
      <w:r w:rsidR="00BC7278">
        <w:t xml:space="preserve">logistics </w:t>
      </w:r>
      <w:r w:rsidR="003D2DFA">
        <w:t>objects</w:t>
      </w:r>
      <w:r w:rsidRPr="002E1F00">
        <w:t xml:space="preserve">, the question arises whether </w:t>
      </w:r>
      <w:r w:rsidR="003D2DFA">
        <w:t xml:space="preserve">identification can be performed either </w:t>
      </w:r>
      <w:r w:rsidRPr="002E1F00">
        <w:t xml:space="preserve">based on pre-trained networks or </w:t>
      </w:r>
      <w:r>
        <w:t>by means of training based on existing image databases.</w:t>
      </w:r>
      <w:r w:rsidRPr="002E1F00">
        <w:t xml:space="preserve"> </w:t>
      </w:r>
      <w:r w:rsidR="0013260C" w:rsidRPr="0013260C">
        <w:t>This question can be answered as follows:</w:t>
      </w:r>
      <w:r w:rsidR="0013260C">
        <w:t xml:space="preserve"> </w:t>
      </w:r>
      <w:r w:rsidRPr="00B503E2">
        <w:t xml:space="preserve">Although the number of training data and networks is constantly increasing, the resulting models are not </w:t>
      </w:r>
      <w:r w:rsidR="00823799" w:rsidRPr="00823799">
        <w:t xml:space="preserve">always </w:t>
      </w:r>
      <w:r w:rsidRPr="00B503E2">
        <w:t>sufficient for domain-specific applications in logistics.</w:t>
      </w:r>
      <w:r>
        <w:t xml:space="preserve"> </w:t>
      </w:r>
      <w:r w:rsidR="00823799">
        <w:t>I</w:t>
      </w:r>
      <w:r w:rsidRPr="00B503E2">
        <w:t>n</w:t>
      </w:r>
      <w:r>
        <w:t xml:space="preserve"> </w:t>
      </w:r>
      <w:r>
        <w:fldChar w:fldCharType="begin"/>
      </w:r>
      <w:r>
        <w:instrText xml:space="preserve"> REF _Ref7257759 \h </w:instrText>
      </w:r>
      <w:r>
        <w:fldChar w:fldCharType="separate"/>
      </w:r>
      <w:r w:rsidR="003C17C4" w:rsidRPr="00A155E0">
        <w:t xml:space="preserve">Figure </w:t>
      </w:r>
      <w:r w:rsidR="003C17C4">
        <w:rPr>
          <w:noProof/>
        </w:rPr>
        <w:t>1</w:t>
      </w:r>
      <w:r>
        <w:fldChar w:fldCharType="end"/>
      </w:r>
      <w:r w:rsidR="00823799">
        <w:t xml:space="preserve"> a </w:t>
      </w:r>
      <w:r w:rsidR="00823799" w:rsidRPr="00B503E2">
        <w:t>simple example is shown</w:t>
      </w:r>
      <w:r w:rsidR="00823799">
        <w:t>. Here,</w:t>
      </w:r>
      <w:r>
        <w:t xml:space="preserve"> </w:t>
      </w:r>
      <w:r w:rsidR="00823799">
        <w:t xml:space="preserve">the </w:t>
      </w:r>
      <w:r w:rsidRPr="00B503E2">
        <w:t>YOLO v2</w:t>
      </w:r>
      <w:r>
        <w:t xml:space="preserve"> deep neural network </w:t>
      </w:r>
      <w:r w:rsidR="00823799">
        <w:t xml:space="preserve">was used for </w:t>
      </w:r>
      <w:r>
        <w:t>o</w:t>
      </w:r>
      <w:r w:rsidRPr="00B503E2">
        <w:t xml:space="preserve">bject </w:t>
      </w:r>
      <w:r>
        <w:t>d</w:t>
      </w:r>
      <w:r w:rsidRPr="00B503E2">
        <w:t>etection</w:t>
      </w:r>
      <w:r>
        <w:t xml:space="preserve">. </w:t>
      </w:r>
      <w:r w:rsidR="00823799">
        <w:t>Although</w:t>
      </w:r>
      <w:r w:rsidRPr="00B503E2">
        <w:t xml:space="preserve"> the network is </w:t>
      </w:r>
      <w:r w:rsidR="00823799">
        <w:t>applicable</w:t>
      </w:r>
      <w:r w:rsidRPr="00B503E2">
        <w:t xml:space="preserve"> </w:t>
      </w:r>
      <w:r w:rsidR="001267B1" w:rsidRPr="003D2DFA">
        <w:t xml:space="preserve">without any </w:t>
      </w:r>
      <w:r w:rsidR="001267B1">
        <w:t xml:space="preserve">model </w:t>
      </w:r>
      <w:r w:rsidR="001267B1" w:rsidRPr="003D2DFA">
        <w:t>adjustment</w:t>
      </w:r>
      <w:r w:rsidR="001267B1" w:rsidRPr="00B503E2">
        <w:t xml:space="preserve"> </w:t>
      </w:r>
      <w:r w:rsidRPr="00B503E2">
        <w:t>for monitoring parking areas</w:t>
      </w:r>
      <w:r w:rsidR="003C34DD">
        <w:t xml:space="preserve"> and people </w:t>
      </w:r>
      <w:r w:rsidR="001267B1">
        <w:t xml:space="preserve">detection </w:t>
      </w:r>
      <w:r w:rsidR="003C34DD">
        <w:t>for transshipment monitoring</w:t>
      </w:r>
      <w:r w:rsidRPr="00B503E2">
        <w:t xml:space="preserve">, it </w:t>
      </w:r>
      <w:r w:rsidR="00823799">
        <w:t xml:space="preserve">cannot be used </w:t>
      </w:r>
      <w:r w:rsidR="001267B1">
        <w:t xml:space="preserve">directly </w:t>
      </w:r>
      <w:r w:rsidRPr="00B503E2">
        <w:t xml:space="preserve">for </w:t>
      </w:r>
      <w:r w:rsidR="00823799">
        <w:t xml:space="preserve">detection </w:t>
      </w:r>
      <w:r w:rsidR="001267B1">
        <w:t xml:space="preserve">of </w:t>
      </w:r>
      <w:r w:rsidR="00823799">
        <w:t>forklifts</w:t>
      </w:r>
      <w:r w:rsidR="001267B1">
        <w:t xml:space="preserve"> (see</w:t>
      </w:r>
      <w:r w:rsidR="003D2DFA">
        <w:t xml:space="preserve"> </w:t>
      </w:r>
      <w:r w:rsidR="003C34DD">
        <w:fldChar w:fldCharType="begin"/>
      </w:r>
      <w:r w:rsidR="003C34DD">
        <w:instrText xml:space="preserve"> REF _Ref7257759 \h </w:instrText>
      </w:r>
      <w:r w:rsidR="003C34DD">
        <w:fldChar w:fldCharType="separate"/>
      </w:r>
      <w:r w:rsidR="003C17C4" w:rsidRPr="00A155E0">
        <w:t xml:space="preserve">Figure </w:t>
      </w:r>
      <w:r w:rsidR="003C17C4">
        <w:rPr>
          <w:noProof/>
        </w:rPr>
        <w:t>1</w:t>
      </w:r>
      <w:r w:rsidR="003C34DD">
        <w:fldChar w:fldCharType="end"/>
      </w:r>
      <w:r w:rsidR="001267B1">
        <w:t>).</w:t>
      </w:r>
    </w:p>
    <w:p w:rsidR="00B503E2" w:rsidRDefault="004E6BB7" w:rsidP="00B503E2">
      <w:r w:rsidRPr="00D65F3C">
        <w:rPr>
          <w:noProof/>
          <w:lang w:val="de-DE" w:eastAsia="de-DE"/>
        </w:rPr>
        <w:drawing>
          <wp:inline distT="0" distB="0" distL="0" distR="0">
            <wp:extent cx="1776000" cy="1332000"/>
            <wp:effectExtent l="0" t="0" r="0" b="1905"/>
            <wp:docPr id="1" name="Grafik 1" descr="D:\sourcecode\python\nets\c4\out\parkplatz-gebaeude-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403918" name="Picture 1" descr="D:\sourcecode\python\nets\c4\out\parkplatz-gebaeude-10.jp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1776000" cy="1332000"/>
                    </a:xfrm>
                    <a:prstGeom prst="rect">
                      <a:avLst/>
                    </a:prstGeom>
                    <a:noFill/>
                    <a:ln>
                      <a:noFill/>
                    </a:ln>
                  </pic:spPr>
                </pic:pic>
              </a:graphicData>
            </a:graphic>
          </wp:inline>
        </w:drawing>
      </w:r>
      <w:r w:rsidR="003C34DD">
        <w:t xml:space="preserve"> </w:t>
      </w:r>
      <w:r w:rsidR="003C34DD">
        <w:rPr>
          <w:noProof/>
          <w:lang w:val="de-DE" w:eastAsia="de-DE"/>
        </w:rPr>
        <w:drawing>
          <wp:inline distT="0" distB="0" distL="0" distR="0">
            <wp:extent cx="1776000" cy="1332000"/>
            <wp:effectExtent l="0" t="0" r="0" b="190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251131"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1776000" cy="1332000"/>
                    </a:xfrm>
                    <a:prstGeom prst="rect">
                      <a:avLst/>
                    </a:prstGeom>
                    <a:noFill/>
                    <a:ln>
                      <a:noFill/>
                    </a:ln>
                  </pic:spPr>
                </pic:pic>
              </a:graphicData>
            </a:graphic>
          </wp:inline>
        </w:drawing>
      </w:r>
      <w:r w:rsidR="003C34DD">
        <w:t xml:space="preserve"> </w:t>
      </w:r>
      <w:r w:rsidR="003C34DD">
        <w:rPr>
          <w:noProof/>
          <w:lang w:val="de-DE" w:eastAsia="de-DE"/>
        </w:rPr>
        <w:drawing>
          <wp:inline distT="0" distB="0" distL="0" distR="0">
            <wp:extent cx="1776000" cy="1332000"/>
            <wp:effectExtent l="0" t="0" r="0" b="190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251725"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776000" cy="1332000"/>
                    </a:xfrm>
                    <a:prstGeom prst="rect">
                      <a:avLst/>
                    </a:prstGeom>
                    <a:noFill/>
                    <a:ln>
                      <a:noFill/>
                    </a:ln>
                  </pic:spPr>
                </pic:pic>
              </a:graphicData>
            </a:graphic>
          </wp:inline>
        </w:drawing>
      </w:r>
    </w:p>
    <w:p w:rsidR="00B503E2" w:rsidRPr="00A155E0" w:rsidRDefault="004E6BB7" w:rsidP="00B503E2">
      <w:pPr>
        <w:pStyle w:val="Beschriftung"/>
      </w:pPr>
      <w:bookmarkStart w:id="0" w:name="_Ref7257759"/>
      <w:r w:rsidRPr="00A155E0">
        <w:t xml:space="preserve">Figure </w:t>
      </w:r>
      <w:r w:rsidRPr="00A155E0">
        <w:fldChar w:fldCharType="begin"/>
      </w:r>
      <w:r w:rsidRPr="00A155E0">
        <w:instrText xml:space="preserve"> SEQ Figure \* ARABIC </w:instrText>
      </w:r>
      <w:r w:rsidRPr="00A155E0">
        <w:fldChar w:fldCharType="separate"/>
      </w:r>
      <w:r w:rsidR="003C17C4">
        <w:rPr>
          <w:noProof/>
        </w:rPr>
        <w:t>1</w:t>
      </w:r>
      <w:r w:rsidRPr="00A155E0">
        <w:fldChar w:fldCharType="end"/>
      </w:r>
      <w:bookmarkEnd w:id="0"/>
      <w:r w:rsidRPr="00A155E0">
        <w:t xml:space="preserve">. </w:t>
      </w:r>
      <w:r>
        <w:t xml:space="preserve">The detection result of logistics applications scenarios based on the </w:t>
      </w:r>
      <w:r w:rsidRPr="00B503E2">
        <w:t>YOLO v2</w:t>
      </w:r>
      <w:r>
        <w:t xml:space="preserve"> deep neural network </w:t>
      </w:r>
      <w:sdt>
        <w:sdtPr>
          <w:alias w:val="Don't edit this field"/>
          <w:tag w:val="CitaviPlaceholder#ef352b49-9ec9-4b4d-8d9a-523faea27c08"/>
          <w:id w:val="912982150"/>
          <w:placeholder>
            <w:docPart w:val="610CA144886E41268A912455FCA5D4C7"/>
          </w:placeholder>
        </w:sdtPr>
        <w:sdtEndPr/>
        <w:sdtContent>
          <w:r>
            <w:fldChar w:fldCharType="begin"/>
          </w:r>
          <w:r w:rsidR="003C17C4">
            <w:instrText>ADDIN CitaviPlaceholder{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}</w:instrText>
          </w:r>
          <w:r>
            <w:fldChar w:fldCharType="separate"/>
          </w:r>
          <w:r w:rsidR="00A75DC7">
            <w:t>(Redmon &amp; Farhadi, 2016)</w:t>
          </w:r>
          <w:r>
            <w:fldChar w:fldCharType="end"/>
          </w:r>
        </w:sdtContent>
      </w:sdt>
      <w:r w:rsidR="0020193E">
        <w:t>:</w:t>
      </w:r>
      <w:r>
        <w:t xml:space="preserve"> (left) </w:t>
      </w:r>
      <w:r w:rsidR="0020193E" w:rsidRPr="0020193E">
        <w:t xml:space="preserve">Good performance in </w:t>
      </w:r>
      <w:r w:rsidR="0020193E">
        <w:t xml:space="preserve">car detection for parking lot monitoring, </w:t>
      </w:r>
      <w:r w:rsidR="003C34DD">
        <w:t xml:space="preserve">(middle) </w:t>
      </w:r>
      <w:r w:rsidR="003C34DD" w:rsidRPr="0020193E">
        <w:t xml:space="preserve">Good performance in </w:t>
      </w:r>
      <w:r w:rsidR="003C34DD">
        <w:t xml:space="preserve">people detection for transshipment monitoring, </w:t>
      </w:r>
      <w:r w:rsidR="0020193E">
        <w:t>(right) Bad</w:t>
      </w:r>
      <w:r w:rsidR="0020193E" w:rsidRPr="0020193E">
        <w:t xml:space="preserve"> performance in </w:t>
      </w:r>
      <w:r w:rsidR="0020193E">
        <w:t>forklift detection for transshipment monitoring.</w:t>
      </w:r>
    </w:p>
    <w:p w:rsidR="00B503E2" w:rsidRDefault="00B503E2" w:rsidP="00EE38F9"/>
    <w:p w:rsidR="00DC46A5" w:rsidRDefault="004E6BB7" w:rsidP="00EE38F9">
      <w:r w:rsidRPr="007C3A8C">
        <w:t>Therefore, if objects need to be recognized</w:t>
      </w:r>
      <w:r w:rsidR="00BD7AF0">
        <w:t xml:space="preserve"> </w:t>
      </w:r>
      <w:r w:rsidR="00BD7AF0" w:rsidRPr="007C3A8C">
        <w:t>that were not represented in the training data</w:t>
      </w:r>
      <w:r w:rsidR="00BD7AF0">
        <w:t xml:space="preserve"> set</w:t>
      </w:r>
      <w:r w:rsidRPr="007C3A8C">
        <w:t xml:space="preserve">, training and test data </w:t>
      </w:r>
      <w:r w:rsidR="00BD7AF0">
        <w:t xml:space="preserve">for these objects </w:t>
      </w:r>
      <w:r w:rsidRPr="007C3A8C">
        <w:t>must be collected first. Afterward</w:t>
      </w:r>
      <w:r w:rsidR="00797019">
        <w:t>s</w:t>
      </w:r>
      <w:r w:rsidRPr="007C3A8C">
        <w:t>, neural networks can be built.</w:t>
      </w:r>
      <w:r w:rsidR="00BD7AF0">
        <w:t xml:space="preserve"> </w:t>
      </w:r>
      <w:r w:rsidR="000976FA" w:rsidRPr="000976FA">
        <w:t xml:space="preserve">Since usually a lot of (several thousand or more) data samples (images) per object are necessary for the training process, the time-consuming creation of the training data </w:t>
      </w:r>
      <w:r w:rsidR="000976FA">
        <w:t xml:space="preserve">set </w:t>
      </w:r>
      <w:r w:rsidR="000976FA" w:rsidRPr="000976FA">
        <w:t>is a significant problem in this context.</w:t>
      </w:r>
      <w:r w:rsidR="000976FA">
        <w:t xml:space="preserve"> </w:t>
      </w:r>
      <w:r w:rsidR="00823799">
        <w:t>A</w:t>
      </w:r>
      <w:r w:rsidR="002E1F00" w:rsidRPr="002E1F00">
        <w:t>pproach</w:t>
      </w:r>
      <w:r w:rsidR="00823799">
        <w:t>es to solving this problem</w:t>
      </w:r>
      <w:r w:rsidR="002E1F00" w:rsidRPr="002E1F00">
        <w:t xml:space="preserve"> </w:t>
      </w:r>
      <w:r w:rsidR="00823799">
        <w:t xml:space="preserve">include </w:t>
      </w:r>
      <w:r w:rsidR="002E1F00" w:rsidRPr="002E1F00">
        <w:t>transfer-learning</w:t>
      </w:r>
      <w:r w:rsidR="002E1F00">
        <w:t xml:space="preserve"> </w:t>
      </w:r>
      <w:sdt>
        <w:sdtPr>
          <w:alias w:val="Don't edit this field"/>
          <w:tag w:val="CitaviPlaceholder#6c600a8d-2196-4155-a74f-4038d6ca0f61"/>
          <w:id w:val="525299091"/>
          <w:placeholder>
            <w:docPart w:val="DefaultPlaceholder_1081868574"/>
          </w:placeholder>
        </w:sdtPr>
        <w:sdtEndPr/>
        <w:sdtContent>
          <w:r w:rsidR="002E1F00">
            <w:fldChar w:fldCharType="begin"/>
          </w:r>
          <w:r w:rsidR="003C17C4">
            <w:instrText>ADDIN CitaviPlaceholder{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TA5L1RLREUuMjAwOS4xOTEiLCJMaW5rZWRSZXNvdXJjZVR5cGUiOjUsIlVyaVN0cmluZyI6Imh0dHBzOi8vZG9pLm9yZy8xMC4xMTA5L1RLREUuMjAwOS4xOTEiLCJQcm9wZXJ0aWVzIjp7IiRpZCI6IjkifX0sIkFubm90YXRpb25zIjpbXSwiTG9jYXRpb25UeXBlIjowLCJNaXJyb3JzUmVmZXJlbmNlUHJvcGVydHlJZCI6MTI4LCJDcmVhdGVkQnkiOiJfSGFnZW4gQm9yc3RlbGwiLCJDcmVhdGVkT24iOiIyMDE5LTAzLTAxVDEzOjQ1OjUxIiwiTW9kaWZpZWRCeSI6Il9IYWdlbiBCb3JzdGVsbCIsIklkIjoiYzkyNzE1MTUtZmI3MS00YmZmLWI2NDMtZGZmOTdlMzJmMmU3IiwiTW9kaWZpZWRPbiI6IjIwMTktMDMtMDFUMTM6NDU6NTc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}</w:instrText>
          </w:r>
          <w:r w:rsidR="002E1F00">
            <w:fldChar w:fldCharType="separate"/>
          </w:r>
          <w:r w:rsidR="00107CD7">
            <w:t>(Pan &amp; Yang, 2010)</w:t>
          </w:r>
          <w:r w:rsidR="002E1F00">
            <w:fldChar w:fldCharType="end"/>
          </w:r>
        </w:sdtContent>
      </w:sdt>
      <w:r w:rsidR="00823799">
        <w:t xml:space="preserve"> and data augmentation </w:t>
      </w:r>
      <w:sdt>
        <w:sdtPr>
          <w:alias w:val="Don't edit this field"/>
          <w:tag w:val="CitaviPlaceholder#1b8bd337-1181-4c81-8e79-b559c9fd5fe9"/>
          <w:id w:val="-439843479"/>
          <w:placeholder>
            <w:docPart w:val="DefaultPlaceholder_1081868574"/>
          </w:placeholder>
        </w:sdtPr>
        <w:sdtEndPr/>
        <w:sdtContent>
          <w:r w:rsidR="00823799">
            <w:fldChar w:fldCharType="begin"/>
          </w:r>
          <w:r w:rsidR="003C17C4">
            <w:instrText>ADDIN CitaviPlaceholder{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}</w:instrText>
          </w:r>
          <w:r w:rsidR="00823799">
            <w:fldChar w:fldCharType="separate"/>
          </w:r>
          <w:r w:rsidR="00107CD7">
            <w:t>(Luke Taylor &amp; Geoff S. Nitschke, 2017)</w:t>
          </w:r>
          <w:r w:rsidR="00823799">
            <w:fldChar w:fldCharType="end"/>
          </w:r>
        </w:sdtContent>
      </w:sdt>
      <w:r w:rsidR="00823799">
        <w:t xml:space="preserve">. </w:t>
      </w:r>
      <w:r w:rsidR="000976FA" w:rsidRPr="000976FA">
        <w:t xml:space="preserve">Transfer learning reduces this problem by using a small amount of training data to adapt a pre-trained network to a specific application </w:t>
      </w:r>
      <w:r w:rsidR="000976FA" w:rsidRPr="000976FA">
        <w:lastRenderedPageBreak/>
        <w:t>domain.</w:t>
      </w:r>
      <w:r w:rsidR="0033239F">
        <w:t xml:space="preserve"> </w:t>
      </w:r>
      <w:r w:rsidR="000976FA" w:rsidRPr="000976FA">
        <w:t xml:space="preserve">Data </w:t>
      </w:r>
      <w:r w:rsidR="000976FA">
        <w:t>augmentation</w:t>
      </w:r>
      <w:r w:rsidR="000976FA" w:rsidRPr="000976FA">
        <w:t xml:space="preserve"> reduces this problem by artificially extending the training data through a series of image transformations.</w:t>
      </w:r>
      <w:r w:rsidR="00322B1C">
        <w:t xml:space="preserve"> </w:t>
      </w:r>
      <w:r w:rsidR="002E1F00" w:rsidRPr="002E1F00">
        <w:t>However, a considerable effort remains for data collection</w:t>
      </w:r>
      <w:r w:rsidR="002E1F00">
        <w:t>.</w:t>
      </w:r>
      <w:r>
        <w:t xml:space="preserve"> </w:t>
      </w:r>
      <w:r w:rsidR="0033239F" w:rsidRPr="0033239F">
        <w:t>For this reason, we present an approach to support the training of neural networks with simulated image data that can be generated automatically.</w:t>
      </w:r>
    </w:p>
    <w:p w:rsidR="00D33516" w:rsidRDefault="00D33516" w:rsidP="00EE38F9"/>
    <w:p w:rsidR="00017A91" w:rsidRDefault="004E6BB7" w:rsidP="00017A91">
      <w:pPr>
        <w:pStyle w:val="berschrift2"/>
      </w:pPr>
      <w:r>
        <w:t>2. Related Work</w:t>
      </w:r>
    </w:p>
    <w:p w:rsidR="00735AE9" w:rsidRDefault="004E6BB7" w:rsidP="00EE38F9">
      <w:r>
        <w:t xml:space="preserve">Image-based </w:t>
      </w:r>
      <w:r w:rsidRPr="002E1F00">
        <w:t xml:space="preserve">objects </w:t>
      </w:r>
      <w:r>
        <w:t xml:space="preserve">detection can contribute to various </w:t>
      </w:r>
      <w:r w:rsidRPr="006615E7">
        <w:t xml:space="preserve">application fields of logistics, such as </w:t>
      </w:r>
      <w:r>
        <w:t>traceability and trackability, o</w:t>
      </w:r>
      <w:r w:rsidRPr="006615E7">
        <w:t xml:space="preserve">ccupancy </w:t>
      </w:r>
      <w:r>
        <w:t xml:space="preserve">detection </w:t>
      </w:r>
      <w:r w:rsidRPr="006615E7">
        <w:t>of storage and traffic areas</w:t>
      </w:r>
      <w:r>
        <w:t>, s</w:t>
      </w:r>
      <w:r w:rsidRPr="006615E7">
        <w:t>ecurity and protection of infrastructure</w:t>
      </w:r>
      <w:r>
        <w:t>,</w:t>
      </w:r>
      <w:r w:rsidRPr="006615E7">
        <w:t xml:space="preserve"> </w:t>
      </w:r>
      <w:r>
        <w:t>manual picking and packing, or automat</w:t>
      </w:r>
      <w:r w:rsidR="001267B1">
        <w:t>ion of material</w:t>
      </w:r>
      <w:r>
        <w:t xml:space="preserve"> handling systems </w:t>
      </w:r>
      <w:sdt>
        <w:sdtPr>
          <w:alias w:val="Don't edit this field"/>
          <w:tag w:val="CitaviPlaceholder#dc1f6722-478d-4c52-b265-470bbe7fc9f1"/>
          <w:id w:val="1550181790"/>
          <w:placeholder>
            <w:docPart w:val="DefaultPlaceholder_1081868574"/>
          </w:placeholder>
        </w:sdtPr>
        <w:sdtEndPr/>
        <w:sdtContent>
          <w:r>
            <w:fldChar w:fldCharType="begin"/>
          </w:r>
          <w:r w:rsidR="003C17C4">
            <w:instrText>ADDIN CitaviPlaceholder{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}</w:instrText>
          </w:r>
          <w:r>
            <w:fldChar w:fldCharType="separate"/>
          </w:r>
          <w:r w:rsidR="00107CD7">
            <w:t>(Borstell, 2018)</w:t>
          </w:r>
          <w:r>
            <w:fldChar w:fldCharType="end"/>
          </w:r>
        </w:sdtContent>
      </w:sdt>
      <w:r>
        <w:t xml:space="preserve">.  </w:t>
      </w:r>
      <w:r w:rsidRPr="006615E7">
        <w:t xml:space="preserve">From a methodological point of view, image-based object recognition can be differentiated according to the type of feature generation </w:t>
      </w:r>
      <w:r w:rsidR="00C35FC9">
        <w:t xml:space="preserve">(and selection) </w:t>
      </w:r>
      <w:r w:rsidRPr="006615E7">
        <w:t>and feature evaluation</w:t>
      </w:r>
      <w:r w:rsidR="00E702F7">
        <w:t xml:space="preserve"> </w:t>
      </w:r>
      <w:r w:rsidR="00E702F7" w:rsidRPr="00E702F7">
        <w:t>within the classification procedure</w:t>
      </w:r>
      <w:r w:rsidRPr="006615E7">
        <w:t>.</w:t>
      </w:r>
      <w:r w:rsidR="00C04333">
        <w:t xml:space="preserve"> In a classical approach feature</w:t>
      </w:r>
      <w:r w:rsidR="00C35FC9">
        <w:t>s</w:t>
      </w:r>
      <w:r w:rsidR="00C04333">
        <w:t xml:space="preserve"> </w:t>
      </w:r>
      <w:r w:rsidR="00E702F7">
        <w:t xml:space="preserve">(or rules) </w:t>
      </w:r>
      <w:r w:rsidR="00C04333">
        <w:t xml:space="preserve">are generated manually and evaluated </w:t>
      </w:r>
      <w:r w:rsidR="00E702F7">
        <w:t xml:space="preserve">regarding a certain class </w:t>
      </w:r>
      <w:r w:rsidR="00C04333">
        <w:t>either via neural networks, statistical methods such as the k-nearest-neighbor-algorithm</w:t>
      </w:r>
      <w:r w:rsidR="00E702F7">
        <w:t>,</w:t>
      </w:r>
      <w:r w:rsidR="00C04333">
        <w:t xml:space="preserve"> or rule-based methods </w:t>
      </w:r>
      <w:sdt>
        <w:sdtPr>
          <w:alias w:val="Don't edit this field"/>
          <w:tag w:val="CitaviPlaceholder#6a384c22-b296-43b7-90b1-9f4dc88c139b"/>
          <w:id w:val="1539157700"/>
          <w:placeholder>
            <w:docPart w:val="DefaultPlaceholder_1081868574"/>
          </w:placeholder>
        </w:sdtPr>
        <w:sdtEndPr/>
        <w:sdtContent>
          <w:r w:rsidR="00E702F7">
            <w:fldChar w:fldCharType="begin"/>
          </w:r>
          <w:r w:rsidR="003C17C4">
            <w:instrText>ADDIN CitaviPlaceholder{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}</w:instrText>
          </w:r>
          <w:r w:rsidR="00E702F7">
            <w:fldChar w:fldCharType="separate"/>
          </w:r>
          <w:r w:rsidR="00A75DC7">
            <w:t>(Cho, Conners, &amp; Araman, 1991)</w:t>
          </w:r>
          <w:r w:rsidR="00E702F7">
            <w:fldChar w:fldCharType="end"/>
          </w:r>
        </w:sdtContent>
      </w:sdt>
      <w:r w:rsidR="00E702F7">
        <w:t xml:space="preserve">. Since </w:t>
      </w:r>
      <w:r w:rsidR="00E702F7" w:rsidRPr="006615E7">
        <w:t xml:space="preserve">feature generation </w:t>
      </w:r>
      <w:r w:rsidR="00E702F7">
        <w:t xml:space="preserve">and selection </w:t>
      </w:r>
      <w:r w:rsidR="00E702F7" w:rsidRPr="00E702F7">
        <w:t>play a decisive role, much research has been carried out in this area</w:t>
      </w:r>
      <w:r w:rsidR="00E702F7">
        <w:t xml:space="preserve"> </w:t>
      </w:r>
      <w:sdt>
        <w:sdtPr>
          <w:alias w:val="Don't edit this field"/>
          <w:tag w:val="CitaviPlaceholder#dc47281c-471f-4569-ae42-2474bb82cc2c"/>
          <w:id w:val="-2068486647"/>
          <w:placeholder>
            <w:docPart w:val="DefaultPlaceholder_1081868574"/>
          </w:placeholder>
        </w:sdtPr>
        <w:sdtEndPr/>
        <w:sdtContent>
          <w:r w:rsidR="00E702F7">
            <w:fldChar w:fldCharType="begin"/>
          </w:r>
          <w:r w:rsidR="003C17C4">
            <w:instrText>ADDIN CitaviPlaceholder{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}</w:instrText>
          </w:r>
          <w:r w:rsidR="00E702F7">
            <w:fldChar w:fldCharType="separate"/>
          </w:r>
          <w:r w:rsidR="00A75DC7">
            <w:t>(Katz, Shin, &amp; Song, 2016)</w:t>
          </w:r>
          <w:r w:rsidR="00E702F7">
            <w:fldChar w:fldCharType="end"/>
          </w:r>
        </w:sdtContent>
      </w:sdt>
      <w:r w:rsidR="00E702F7">
        <w:t xml:space="preserve">. </w:t>
      </w:r>
      <w:r w:rsidR="00E702F7" w:rsidRPr="00E702F7">
        <w:t xml:space="preserve">In the field of image-based object recognition, the advent of convolution </w:t>
      </w:r>
      <w:r w:rsidR="00FF36F7" w:rsidRPr="00E702F7">
        <w:t xml:space="preserve">neural </w:t>
      </w:r>
      <w:r w:rsidR="00E702F7" w:rsidRPr="00E702F7">
        <w:t>networks with automated feature generation has resulted in an enormous increase in the performance of classifiers</w:t>
      </w:r>
      <w:r w:rsidR="00643C27">
        <w:t xml:space="preserve"> </w:t>
      </w:r>
      <w:sdt>
        <w:sdtPr>
          <w:alias w:val="Don't edit this field"/>
          <w:tag w:val="CitaviPlaceholder#6ec9110d-49e6-4792-9b86-0a55b6426761"/>
          <w:id w:val="121122101"/>
          <w:placeholder>
            <w:docPart w:val="DefaultPlaceholder_1081868574"/>
          </w:placeholder>
        </w:sdtPr>
        <w:sdtEndPr/>
        <w:sdtContent>
          <w:r w:rsidR="00643C27">
            <w:fldChar w:fldCharType="begin"/>
          </w:r>
          <w:r w:rsidR="003C17C4">
            <w:instrText>ADDIN CitaviPlaceholder{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}</w:instrText>
          </w:r>
          <w:r w:rsidR="00643C27">
            <w:fldChar w:fldCharType="separate"/>
          </w:r>
          <w:r w:rsidR="00D70AD8">
            <w:t>(Alom et al., 2018)</w:t>
          </w:r>
          <w:r w:rsidR="00643C27">
            <w:fldChar w:fldCharType="end"/>
          </w:r>
        </w:sdtContent>
      </w:sdt>
      <w:r w:rsidR="00E702F7" w:rsidRPr="00E702F7">
        <w:t>.</w:t>
      </w:r>
      <w:r w:rsidR="00643C27">
        <w:t xml:space="preserve"> </w:t>
      </w:r>
      <w:r w:rsidR="00643C27" w:rsidRPr="00643C27">
        <w:t>This has opened up new areas of application in logistics as well, such as the monitoring of parking lots</w:t>
      </w:r>
      <w:r w:rsidR="00C35FC9">
        <w:t xml:space="preserve"> </w:t>
      </w:r>
      <w:sdt>
        <w:sdtPr>
          <w:alias w:val="Don't edit this field"/>
          <w:tag w:val="CitaviPlaceholder#996348a3-d36e-41b7-8932-b0c128acf50a"/>
          <w:id w:val="429786042"/>
          <w:placeholder>
            <w:docPart w:val="9594BAF1FB0043B5863D9E2EF9FF74D2"/>
          </w:placeholder>
        </w:sdtPr>
        <w:sdtEndPr/>
        <w:sdtContent>
          <w:r w:rsidR="00643C27" w:rsidRPr="00643C27">
            <w:fldChar w:fldCharType="begin"/>
          </w:r>
          <w:r w:rsidR="003C17C4">
            <w:instrText>ADDIN CitaviPlaceholder{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}</w:instrText>
          </w:r>
          <w:r w:rsidR="00643C27" w:rsidRPr="00643C27">
            <w:fldChar w:fldCharType="separate"/>
          </w:r>
          <w:r w:rsidR="00107CD7">
            <w:t>(Amato et al., 2017)</w:t>
          </w:r>
          <w:r w:rsidR="00643C27" w:rsidRPr="00643C27">
            <w:fldChar w:fldCharType="end"/>
          </w:r>
        </w:sdtContent>
      </w:sdt>
      <w:r w:rsidR="00643C27" w:rsidRPr="00643C27">
        <w:t xml:space="preserve">, packaging processes </w:t>
      </w:r>
      <w:sdt>
        <w:sdtPr>
          <w:alias w:val="Don't edit this field"/>
          <w:tag w:val="CitaviPlaceholder#c4ecce46-7e4b-411f-8a55-57b15f873d94"/>
          <w:id w:val="-2015910356"/>
          <w:placeholder>
            <w:docPart w:val="DefaultPlaceholder_-1854013440"/>
          </w:placeholder>
        </w:sdtPr>
        <w:sdtEndPr/>
        <w:sdtContent>
          <w:r w:rsidR="007207A4" w:rsidRPr="00643C27">
            <w:fldChar w:fldCharType="begin"/>
          </w:r>
          <w:r w:rsidR="003C17C4">
            <w:instrText>ADDIN CitaviPlaceholder{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}</w:instrText>
          </w:r>
          <w:r w:rsidR="007207A4" w:rsidRPr="00643C27">
            <w:fldChar w:fldCharType="separate"/>
          </w:r>
          <w:r w:rsidR="00107CD7">
            <w:t>(Logivations GmbH, 2018)</w:t>
          </w:r>
          <w:r w:rsidR="007207A4" w:rsidRPr="00643C27">
            <w:fldChar w:fldCharType="end"/>
          </w:r>
        </w:sdtContent>
      </w:sdt>
      <w:r w:rsidR="00643C27" w:rsidRPr="00643C27">
        <w:t xml:space="preserve">, or picking processes </w:t>
      </w:r>
      <w:sdt>
        <w:sdtPr>
          <w:alias w:val="Don't edit this field"/>
          <w:tag w:val="CitaviPlaceholder#d86422b3-bcd1-4f1f-aec2-1cedb211b4c4"/>
          <w:id w:val="-1549368989"/>
          <w:placeholder>
            <w:docPart w:val="020F19044DCF44EE9426C40DD5C0FB5E"/>
          </w:placeholder>
        </w:sdtPr>
        <w:sdtEndPr/>
        <w:sdtContent>
          <w:r w:rsidR="007207A4" w:rsidRPr="00643C27">
            <w:fldChar w:fldCharType="begin"/>
          </w:r>
          <w:r w:rsidR="003C17C4">
            <w:instrText>ADDIN CitaviPlaceholder{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}</w:instrText>
          </w:r>
          <w:r w:rsidR="007207A4" w:rsidRPr="00643C27">
            <w:fldChar w:fldCharType="separate"/>
          </w:r>
          <w:r w:rsidR="00A75DC7">
            <w:t>(Grzeszick, Feldhorst, Mosblech, Fink, &amp; Hompel, 2016)</w:t>
          </w:r>
          <w:r w:rsidR="007207A4" w:rsidRPr="00643C27">
            <w:fldChar w:fldCharType="end"/>
          </w:r>
        </w:sdtContent>
      </w:sdt>
      <w:r w:rsidR="00643C27" w:rsidRPr="00643C27">
        <w:t>.</w:t>
      </w:r>
      <w:r w:rsidR="00CC0A83">
        <w:t xml:space="preserve"> </w:t>
      </w:r>
      <w:r w:rsidR="00D33516">
        <w:t xml:space="preserve"> </w:t>
      </w:r>
      <w:r w:rsidR="00CC0A83" w:rsidRPr="00CC0A83">
        <w:t xml:space="preserve">Since the generation of data for the creation of </w:t>
      </w:r>
      <w:r w:rsidR="00CC0A83">
        <w:t xml:space="preserve">algorithmic </w:t>
      </w:r>
      <w:r w:rsidR="00CC0A83" w:rsidRPr="00CC0A83">
        <w:t xml:space="preserve">models for </w:t>
      </w:r>
      <w:r w:rsidR="00CC0A83">
        <w:t xml:space="preserve">image-based object recognition and detection </w:t>
      </w:r>
      <w:r w:rsidR="00CC0A83" w:rsidRPr="00CC0A83">
        <w:t xml:space="preserve">is time-consuming, researchers have begun to </w:t>
      </w:r>
      <w:r w:rsidR="00C35FC9">
        <w:t>address</w:t>
      </w:r>
      <w:r w:rsidR="00CC0A83" w:rsidRPr="00CC0A83">
        <w:t xml:space="preserve"> simulation of image data</w:t>
      </w:r>
      <w:r w:rsidR="00C35FC9">
        <w:t xml:space="preserve"> to support the development of image-based monitoring systems</w:t>
      </w:r>
      <w:r w:rsidR="00CC0A83" w:rsidRPr="00CC0A83">
        <w:t>.</w:t>
      </w:r>
      <w:r w:rsidR="00CC0A83">
        <w:t xml:space="preserve"> Thamer &amp; Weimar used simulated 3D data in order to support the development of automated handling processes </w:t>
      </w:r>
      <w:sdt>
        <w:sdtPr>
          <w:alias w:val="Don't edit this field"/>
          <w:tag w:val="CitaviPlaceholder#f3d67a1e-b31f-4302-910e-9151ff064dcc"/>
          <w:id w:val="1659114444"/>
          <w:placeholder>
            <w:docPart w:val="DefaultPlaceholder_-1854013440"/>
          </w:placeholder>
        </w:sdtPr>
        <w:sdtEndPr/>
        <w:sdtContent>
          <w:r w:rsidR="004635D4" w:rsidRPr="00CC0A83">
            <w:fldChar w:fldCharType="begin"/>
          </w:r>
          <w:r w:rsidR="003C17C4">
            <w:instrText>ADDIN CitaviPlaceholder{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}</w:instrText>
          </w:r>
          <w:r w:rsidR="004635D4" w:rsidRPr="00CC0A83">
            <w:fldChar w:fldCharType="separate"/>
          </w:r>
          <w:r w:rsidR="00107CD7">
            <w:t>(Thamer &amp; Weimer, 2013)</w:t>
          </w:r>
          <w:r w:rsidR="004635D4" w:rsidRPr="00CC0A83">
            <w:fldChar w:fldCharType="end"/>
          </w:r>
        </w:sdtContent>
      </w:sdt>
      <w:r w:rsidR="00CC0A83" w:rsidRPr="00CC0A83">
        <w:t>.</w:t>
      </w:r>
      <w:r w:rsidR="00CC0A83">
        <w:t xml:space="preserve"> </w:t>
      </w:r>
      <w:r w:rsidR="00A97A99" w:rsidRPr="00A97A99">
        <w:t>Borstell &amp; Reggelin (2019) have embedded the simulation of image data in</w:t>
      </w:r>
      <w:r w:rsidR="00C35FC9">
        <w:t>to</w:t>
      </w:r>
      <w:r w:rsidR="00A97A99" w:rsidRPr="00A97A99">
        <w:t xml:space="preserve"> a virtual commissioning framework to support design, implementation, and testing of image processing algorithms for logistic</w:t>
      </w:r>
      <w:r w:rsidR="00C35FC9">
        <w:t>s</w:t>
      </w:r>
      <w:r w:rsidR="00A97A99" w:rsidRPr="00A97A99">
        <w:t xml:space="preserve"> application scenarios.</w:t>
      </w:r>
      <w:r w:rsidR="00A97A99">
        <w:t xml:space="preserve"> </w:t>
      </w:r>
      <w:r w:rsidR="00A97A99" w:rsidRPr="00A97A99">
        <w:t xml:space="preserve">Regarding </w:t>
      </w:r>
      <w:r w:rsidR="00A97A99" w:rsidRPr="00A97A99">
        <w:lastRenderedPageBreak/>
        <w:t xml:space="preserve">convolution </w:t>
      </w:r>
      <w:r w:rsidR="00C35FC9" w:rsidRPr="00A97A99">
        <w:t xml:space="preserve">neural </w:t>
      </w:r>
      <w:r w:rsidR="00A97A99" w:rsidRPr="00A97A99">
        <w:t>network</w:t>
      </w:r>
      <w:r w:rsidR="00C35FC9">
        <w:t>s</w:t>
      </w:r>
      <w:r w:rsidR="00A97A99" w:rsidRPr="00A97A99">
        <w:t>, first attempts have been made to use simulated image data</w:t>
      </w:r>
      <w:r w:rsidR="00A97A99">
        <w:t xml:space="preserve">. </w:t>
      </w:r>
      <w:sdt>
        <w:sdtPr>
          <w:alias w:val="Don't edit this field"/>
          <w:tag w:val="CitaviPlaceholder#91c10fe7-7087-451b-a212-e8caa235ab56"/>
          <w:id w:val="-884944732"/>
          <w:placeholder>
            <w:docPart w:val="DefaultPlaceholder_1081868574"/>
          </w:placeholder>
        </w:sdtPr>
        <w:sdtEndPr/>
        <w:sdtContent>
          <w:r w:rsidR="00B13988">
            <w:fldChar w:fldCharType="begin"/>
          </w:r>
          <w:r w:rsidR="003C17C4">
            <w:instrText>ADDIN CitaviPlaceholder{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}</w:instrText>
          </w:r>
          <w:r w:rsidR="00B13988">
            <w:fldChar w:fldCharType="separate"/>
          </w:r>
          <w:r w:rsidR="00107CD7">
            <w:t>Li et al.</w:t>
          </w:r>
          <w:r w:rsidR="00B13988">
            <w:fldChar w:fldCharType="end"/>
          </w:r>
        </w:sdtContent>
      </w:sdt>
      <w:r w:rsidR="00B13988">
        <w:t xml:space="preserve"> </w:t>
      </w:r>
      <w:sdt>
        <w:sdtPr>
          <w:alias w:val="Don't edit this field"/>
          <w:tag w:val="CitaviPlaceholder#2fd23814-9200-443e-880a-650ec7d08076"/>
          <w:id w:val="2031225902"/>
          <w:placeholder>
            <w:docPart w:val="DefaultPlaceholder_1081868574"/>
          </w:placeholder>
        </w:sdtPr>
        <w:sdtEndPr/>
        <w:sdtContent>
          <w:r w:rsidR="00B13988">
            <w:fldChar w:fldCharType="begin"/>
          </w:r>
          <w:r w:rsidR="003C17C4">
            <w:instrText>ADDIN CitaviPlaceholder{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gpIn1dfSwiVGFnIjoiQ2l0YXZpUGxhY2Vob2xkZXIjMmZkMjM4MTQtOTIwMC00NDNlLTg4MGEtNjUwZWM3ZDA4MDc2IiwiVGV4dCI6IigyMDE4KSIsIldBSVZlcnNpb24iOiI2LjIuMC4xMiJ9}</w:instrText>
          </w:r>
          <w:r w:rsidR="00B13988">
            <w:fldChar w:fldCharType="separate"/>
          </w:r>
          <w:r w:rsidR="00107CD7">
            <w:t>(2018)</w:t>
          </w:r>
          <w:r w:rsidR="00B13988">
            <w:fldChar w:fldCharType="end"/>
          </w:r>
        </w:sdtContent>
      </w:sdt>
      <w:r w:rsidR="00B13988">
        <w:t xml:space="preserve"> proposed a virtual image data set for traffic vision research. </w:t>
      </w:r>
      <w:sdt>
        <w:sdtPr>
          <w:alias w:val="Don't edit this field"/>
          <w:tag w:val="CitaviPlaceholder#378c4f3f-046b-4f46-b250-8761bad4812e"/>
          <w:id w:val="-907142492"/>
          <w:placeholder>
            <w:docPart w:val="DefaultPlaceholder_1081868574"/>
          </w:placeholder>
        </w:sdtPr>
        <w:sdtEndPr/>
        <w:sdtContent>
          <w:r w:rsidR="00362CF4">
            <w:fldChar w:fldCharType="begin"/>
          </w:r>
          <w:r w:rsidR="003C17C4">
            <w:instrText>ADDIN CitaviPlaceholder{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OC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}</w:instrText>
          </w:r>
          <w:r w:rsidR="00362CF4">
            <w:fldChar w:fldCharType="separate"/>
          </w:r>
          <w:r w:rsidR="00A75DC7">
            <w:t>Sarkar, Varanasi, and Stricker</w:t>
          </w:r>
          <w:r w:rsidR="00362CF4">
            <w:fldChar w:fldCharType="end"/>
          </w:r>
        </w:sdtContent>
      </w:sdt>
      <w:r w:rsidR="00362CF4">
        <w:t xml:space="preserve"> </w:t>
      </w:r>
      <w:sdt>
        <w:sdtPr>
          <w:alias w:val="Don't edit this field"/>
          <w:tag w:val="CitaviPlaceholder#f4f01663-24c2-4bf1-8f9c-6cef0ac9fda3"/>
          <w:id w:val="1088585977"/>
          <w:placeholder>
            <w:docPart w:val="DefaultPlaceholder_1081868574"/>
          </w:placeholder>
        </w:sdtPr>
        <w:sdtEndPr/>
        <w:sdtContent>
          <w:r w:rsidR="00362CF4">
            <w:fldChar w:fldCharType="begin"/>
          </w:r>
          <w:r w:rsidR="003C17C4">
            <w:instrText>ADDIN CitaviPlaceholder{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g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xNykifV19LCJUYWciOiJDaXRhdmlQbGFjZWhvbGRlciNmNGYwMTY2My0yNGMyLTRiZjEtOGY5Yy02Y2VmMGFjOWZkYTMiLCJUZXh0IjoiKDIwMTcpIiwiV0FJVmVyc2lvbiI6IjYuMi4wLjEyIn0=}</w:instrText>
          </w:r>
          <w:r w:rsidR="00362CF4">
            <w:fldChar w:fldCharType="separate"/>
          </w:r>
          <w:r w:rsidR="00107CD7">
            <w:t>(2017)</w:t>
          </w:r>
          <w:r w:rsidR="00362CF4">
            <w:fldChar w:fldCharType="end"/>
          </w:r>
        </w:sdtContent>
      </w:sdt>
      <w:r w:rsidR="00F266AA">
        <w:t xml:space="preserve"> examined the usage of </w:t>
      </w:r>
      <w:r w:rsidR="00F266AA" w:rsidRPr="00F266AA">
        <w:t>non-photorealistic 3D CAD models</w:t>
      </w:r>
      <w:r w:rsidR="00F266AA">
        <w:t xml:space="preserve"> for real-world object detection. </w:t>
      </w:r>
    </w:p>
    <w:p w:rsidR="00D33516" w:rsidRDefault="00D33516" w:rsidP="00EE38F9"/>
    <w:p w:rsidR="00A21A1F" w:rsidRDefault="004E6BB7" w:rsidP="00EE38F9">
      <w:pPr>
        <w:pStyle w:val="berschrift1"/>
      </w:pPr>
      <w:r>
        <w:t>3</w:t>
      </w:r>
      <w:r w:rsidR="00A65055">
        <w:t xml:space="preserve">. </w:t>
      </w:r>
      <w:r w:rsidR="00184137">
        <w:t>Research Framework</w:t>
      </w:r>
    </w:p>
    <w:p w:rsidR="00413727" w:rsidRDefault="004E6BB7" w:rsidP="00E771B7">
      <w:r w:rsidRPr="002E7D09">
        <w:t xml:space="preserve">The core principle </w:t>
      </w:r>
      <w:r>
        <w:t xml:space="preserve">of the research framework, shown in </w:t>
      </w:r>
      <w:r>
        <w:fldChar w:fldCharType="begin"/>
      </w:r>
      <w:r>
        <w:instrText xml:space="preserve"> REF _Ref5399849 \h </w:instrText>
      </w:r>
      <w:r>
        <w:fldChar w:fldCharType="separate"/>
      </w:r>
      <w:r w:rsidR="003C17C4" w:rsidRPr="00A155E0">
        <w:t xml:space="preserve">Figure </w:t>
      </w:r>
      <w:r w:rsidR="003C17C4">
        <w:rPr>
          <w:noProof/>
        </w:rPr>
        <w:t>2</w:t>
      </w:r>
      <w:r>
        <w:fldChar w:fldCharType="end"/>
      </w:r>
      <w:r>
        <w:t xml:space="preserve">, </w:t>
      </w:r>
      <w:r w:rsidRPr="002E7D09">
        <w:t>is the automated generation of image data from 3D model libraries, in which the appearance of the objects varies through variations of parameters such as illumination, rotation, material properties.</w:t>
      </w:r>
      <w:r>
        <w:t xml:space="preserve"> </w:t>
      </w:r>
    </w:p>
    <w:tbl>
      <w:tblPr>
        <w:tblStyle w:val="Tabellenraster"/>
        <w:tblW w:w="0" w:type="auto"/>
        <w:tblCellMar>
          <w:top w:w="57" w:type="dxa"/>
          <w:left w:w="57" w:type="dxa"/>
          <w:bottom w:w="57" w:type="dxa"/>
          <w:right w:w="57" w:type="dxa"/>
        </w:tblCellMar>
        <w:tblLook w:val="04A0" w:firstRow="1" w:lastRow="0" w:firstColumn="1" w:lastColumn="0" w:noHBand="0" w:noVBand="1"/>
      </w:tblPr>
      <w:tblGrid>
        <w:gridCol w:w="8494"/>
      </w:tblGrid>
      <w:tr w:rsidR="00E74CB3" w:rsidTr="007B0A4C">
        <w:tc>
          <w:tcPr>
            <w:tcW w:w="8494" w:type="dxa"/>
          </w:tcPr>
          <w:p w:rsidR="00E74CB3" w:rsidRDefault="00E74CB3" w:rsidP="00E771B7">
            <w:r>
              <w:rPr>
                <w:noProof/>
                <w:lang w:val="de-DE" w:eastAsia="de-DE"/>
              </w:rPr>
              <w:drawing>
                <wp:inline distT="0" distB="0" distL="0" distR="0" wp14:anchorId="5DCFA412">
                  <wp:extent cx="5269670" cy="4823636"/>
                  <wp:effectExtent l="0" t="0" r="762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5876" cy="4829316"/>
                          </a:xfrm>
                          <a:prstGeom prst="rect">
                            <a:avLst/>
                          </a:prstGeom>
                          <a:noFill/>
                        </pic:spPr>
                      </pic:pic>
                    </a:graphicData>
                  </a:graphic>
                </wp:inline>
              </w:drawing>
            </w:r>
          </w:p>
        </w:tc>
      </w:tr>
    </w:tbl>
    <w:p w:rsidR="00413727" w:rsidRPr="00A155E0" w:rsidRDefault="004E6BB7" w:rsidP="00413727">
      <w:pPr>
        <w:pStyle w:val="Beschriftung"/>
      </w:pPr>
      <w:bookmarkStart w:id="1" w:name="_Ref5399849"/>
      <w:r w:rsidRPr="00A155E0">
        <w:t xml:space="preserve">Figure </w:t>
      </w:r>
      <w:r w:rsidRPr="00A155E0">
        <w:fldChar w:fldCharType="begin"/>
      </w:r>
      <w:r w:rsidRPr="00A155E0">
        <w:instrText xml:space="preserve"> SEQ Figure \* ARABIC </w:instrText>
      </w:r>
      <w:r w:rsidRPr="00A155E0">
        <w:fldChar w:fldCharType="separate"/>
      </w:r>
      <w:r w:rsidR="003C17C4">
        <w:rPr>
          <w:noProof/>
        </w:rPr>
        <w:t>2</w:t>
      </w:r>
      <w:r w:rsidRPr="00A155E0">
        <w:fldChar w:fldCharType="end"/>
      </w:r>
      <w:bookmarkEnd w:id="1"/>
      <w:r w:rsidRPr="00A155E0">
        <w:t xml:space="preserve">. </w:t>
      </w:r>
      <w:r>
        <w:t>Research Framework</w:t>
      </w:r>
      <w:r w:rsidR="00476536">
        <w:t>.</w:t>
      </w:r>
    </w:p>
    <w:p w:rsidR="00413727" w:rsidRDefault="00413727" w:rsidP="00E771B7"/>
    <w:p w:rsidR="00413727" w:rsidRDefault="004E6BB7" w:rsidP="00E771B7">
      <w:r w:rsidRPr="002E7D09">
        <w:t xml:space="preserve">Tools such as </w:t>
      </w:r>
      <w:r>
        <w:t>Blender</w:t>
      </w:r>
      <w:r w:rsidR="00776E04">
        <w:t xml:space="preserve"> </w:t>
      </w:r>
      <w:sdt>
        <w:sdtPr>
          <w:alias w:val="Don't edit this field"/>
          <w:tag w:val="CitaviPlaceholder#110245a1-f7c7-4977-9b82-bdfef76764c6"/>
          <w:id w:val="-294453894"/>
          <w:placeholder>
            <w:docPart w:val="DefaultPlaceholder_1081868574"/>
          </w:placeholder>
        </w:sdtPr>
        <w:sdtEndPr/>
        <w:sdtContent>
          <w:r w:rsidR="00776E04">
            <w:fldChar w:fldCharType="begin"/>
          </w:r>
          <w:r w:rsidR="003C17C4">
            <w:instrText>ADDIN CitaviPlaceholder{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}</w:instrText>
          </w:r>
          <w:r w:rsidR="00776E04">
            <w:fldChar w:fldCharType="separate"/>
          </w:r>
          <w:r w:rsidR="00107CD7">
            <w:t>(Blender Online Community, 2019)</w:t>
          </w:r>
          <w:r w:rsidR="00776E04">
            <w:fldChar w:fldCharType="end"/>
          </w:r>
        </w:sdtContent>
      </w:sdt>
      <w:r>
        <w:t xml:space="preserve">, Unity </w:t>
      </w:r>
      <w:sdt>
        <w:sdtPr>
          <w:alias w:val="Don't edit this field"/>
          <w:tag w:val="CitaviPlaceholder#fec5325d-2a27-4ce8-ab16-82cee5c4e919"/>
          <w:id w:val="-266012444"/>
          <w:placeholder>
            <w:docPart w:val="DefaultPlaceholder_1081868574"/>
          </w:placeholder>
        </w:sdtPr>
        <w:sdtEndPr/>
        <w:sdtContent>
          <w:r w:rsidR="00776E04">
            <w:fldChar w:fldCharType="begin"/>
          </w:r>
          <w:r w:rsidR="003C17C4">
            <w:instrText>ADDIN CitaviPlaceholder{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}</w:instrText>
          </w:r>
          <w:r w:rsidR="00776E04">
            <w:fldChar w:fldCharType="separate"/>
          </w:r>
          <w:r w:rsidR="00107CD7">
            <w:t>(Unity Technologies, 2019)</w:t>
          </w:r>
          <w:r w:rsidR="00776E04">
            <w:fldChar w:fldCharType="end"/>
          </w:r>
        </w:sdtContent>
      </w:sdt>
      <w:r w:rsidR="00776E04">
        <w:t xml:space="preserve"> </w:t>
      </w:r>
      <w:r>
        <w:t xml:space="preserve">or </w:t>
      </w:r>
      <w:r w:rsidRPr="002E7D09">
        <w:t xml:space="preserve">Gazebo </w:t>
      </w:r>
      <w:sdt>
        <w:sdtPr>
          <w:alias w:val="Don't edit this field"/>
          <w:tag w:val="CitaviPlaceholder#aba40f03-da2c-4317-a22d-33b139af0cd0"/>
          <w:id w:val="501094307"/>
          <w:placeholder>
            <w:docPart w:val="DefaultPlaceholder_1081868574"/>
          </w:placeholder>
        </w:sdtPr>
        <w:sdtEndPr/>
        <w:sdtContent>
          <w:r w:rsidR="00776E04">
            <w:fldChar w:fldCharType="begin"/>
          </w:r>
          <w:r w:rsidR="003C17C4">
            <w:instrText>ADDIN CitaviPlaceholder{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E0OTwvbj5cclxuICA8aW4+dHJ1ZTwvaW4+XHJcbiAgPG9zPjIxNDk8L29zPlxyXG4gIDxwcz4yMTQ5PC9wcz5cclxuPC9zcD5cclxuPGVwPlxyXG4gIDxuPjIxNTQ8L24+XHJcbiAgPGluPnRydWU8L2luPlxyXG4gIDxvcz4yMTU0PC9vcz5cclxuICA8cHM+MjE1NDwvcHM+XHJcbjwvZXA+XHJcbjxvcz4yMTQ54oCQMjE1NDwvb3M+IiwiUGFnZVJhbmdlTnVtYmVyIjoyMTQ5LCJQYWdlUmFuZ2VOdW1iZXJpbmdUeXBlIjoiUGFnZSIsIlBhZ2VSYW5nZU51bWVyYWxTeXN0ZW0iOiJBcmFiaWMiLCJQYXJlbnRSZWZlcmVuY2UiOnsiJGlkIjoiNy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}</w:instrText>
          </w:r>
          <w:r w:rsidR="00776E04">
            <w:fldChar w:fldCharType="separate"/>
          </w:r>
          <w:r w:rsidR="00107CD7">
            <w:t>(Koenig &amp; Howard, 2004)</w:t>
          </w:r>
          <w:r w:rsidR="00776E04">
            <w:fldChar w:fldCharType="end"/>
          </w:r>
        </w:sdtContent>
      </w:sdt>
      <w:r>
        <w:t xml:space="preserve"> </w:t>
      </w:r>
      <w:r w:rsidRPr="002E7D09">
        <w:t>can be used for this purpose.</w:t>
      </w:r>
      <w:r>
        <w:t xml:space="preserve"> </w:t>
      </w:r>
      <w:r w:rsidR="008F44FD">
        <w:t>Within the</w:t>
      </w:r>
      <w:r>
        <w:t>se</w:t>
      </w:r>
      <w:r w:rsidR="008F44FD">
        <w:t xml:space="preserve"> tools, the rendering process can be automated</w:t>
      </w:r>
      <w:r w:rsidR="00476536">
        <w:t xml:space="preserve"> via programming languages such as Python or C#</w:t>
      </w:r>
      <w:r w:rsidR="008F44FD">
        <w:t xml:space="preserve">. </w:t>
      </w:r>
      <w:r w:rsidR="00E05D5A">
        <w:t>As an example, various positions of the rendering device can be generated in Blender</w:t>
      </w:r>
      <w:r>
        <w:t xml:space="preserve"> (see </w:t>
      </w:r>
      <w:r>
        <w:fldChar w:fldCharType="begin"/>
      </w:r>
      <w:r>
        <w:instrText xml:space="preserve"> REF _Ref7453751 \h </w:instrText>
      </w:r>
      <w:r>
        <w:fldChar w:fldCharType="separate"/>
      </w:r>
      <w:r w:rsidR="003C17C4" w:rsidRPr="00A155E0">
        <w:t xml:space="preserve">Figure </w:t>
      </w:r>
      <w:r w:rsidR="003C17C4">
        <w:rPr>
          <w:noProof/>
        </w:rPr>
        <w:t>3</w:t>
      </w:r>
      <w:r>
        <w:fldChar w:fldCharType="end"/>
      </w:r>
      <w:r>
        <w:t>, top)</w:t>
      </w:r>
      <w:r w:rsidR="00E05D5A">
        <w:t xml:space="preserve">. </w:t>
      </w:r>
      <w:r w:rsidR="00E05D5A" w:rsidRPr="00E05D5A">
        <w:t>In the same way, other properties of the objects or scene can be automatically adjusted in the animation sequence.</w:t>
      </w:r>
      <w:r w:rsidR="00E05D5A">
        <w:t xml:space="preserve"> This way multiple images with different properties of the objects can be rendered with one animation </w:t>
      </w:r>
      <w:r>
        <w:t xml:space="preserve">procedure (see </w:t>
      </w:r>
      <w:r>
        <w:fldChar w:fldCharType="begin"/>
      </w:r>
      <w:r>
        <w:instrText xml:space="preserve"> REF _Ref7453751 \h </w:instrText>
      </w:r>
      <w:r>
        <w:fldChar w:fldCharType="separate"/>
      </w:r>
      <w:r w:rsidR="003C17C4" w:rsidRPr="00A155E0">
        <w:t xml:space="preserve">Figure </w:t>
      </w:r>
      <w:r w:rsidR="003C17C4">
        <w:rPr>
          <w:noProof/>
        </w:rPr>
        <w:t>3</w:t>
      </w:r>
      <w:r>
        <w:fldChar w:fldCharType="end"/>
      </w:r>
      <w:r>
        <w:t>, bottom)</w:t>
      </w:r>
      <w:r w:rsidR="00E05D5A">
        <w:t xml:space="preserve">. </w:t>
      </w:r>
      <w:r w:rsidRPr="00AF13A5">
        <w:t>The generated images form image database</w:t>
      </w:r>
      <w:r>
        <w:t>s</w:t>
      </w:r>
      <w:r w:rsidRPr="00AF13A5">
        <w:t xml:space="preserve">, which </w:t>
      </w:r>
      <w:r>
        <w:t>can be</w:t>
      </w:r>
      <w:r w:rsidRPr="00AF13A5">
        <w:t xml:space="preserve"> used for the creation </w:t>
      </w:r>
      <w:r>
        <w:t xml:space="preserve">of neural networks </w:t>
      </w:r>
      <w:r w:rsidR="008A5235">
        <w:t xml:space="preserve">or </w:t>
      </w:r>
      <w:r w:rsidRPr="00AF13A5">
        <w:t xml:space="preserve">for </w:t>
      </w:r>
      <w:r>
        <w:t xml:space="preserve">the adaption of pre-trained </w:t>
      </w:r>
      <w:r w:rsidRPr="00AF13A5">
        <w:t xml:space="preserve">neural networks. This idea </w:t>
      </w:r>
      <w:r w:rsidR="0006352B" w:rsidRPr="00AF13A5">
        <w:t>assumes</w:t>
      </w:r>
      <w:r w:rsidRPr="00AF13A5">
        <w:t xml:space="preserve"> that essential image characteristics of the real objects are also represented to a certain degree by the virtual objects. </w:t>
      </w:r>
    </w:p>
    <w:p w:rsidR="00D675B5" w:rsidRDefault="004E6BB7" w:rsidP="00A10B09">
      <w:pPr>
        <w:jc w:val="center"/>
      </w:pPr>
      <w:r>
        <w:rPr>
          <w:noProof/>
          <w:lang w:val="de-DE" w:eastAsia="de-DE"/>
        </w:rPr>
        <w:drawing>
          <wp:inline distT="0" distB="0" distL="0" distR="0">
            <wp:extent cx="5445564" cy="2702257"/>
            <wp:effectExtent l="0" t="0" r="3175" b="3175"/>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761129" name="Picture 18"/>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461492" cy="2710161"/>
                    </a:xfrm>
                    <a:prstGeom prst="rect">
                      <a:avLst/>
                    </a:prstGeom>
                    <a:noFill/>
                    <a:ln>
                      <a:noFill/>
                    </a:ln>
                  </pic:spPr>
                </pic:pic>
              </a:graphicData>
            </a:graphic>
          </wp:inline>
        </w:drawing>
      </w:r>
    </w:p>
    <w:p w:rsidR="00413727" w:rsidRPr="00A10B09" w:rsidRDefault="004E6BB7" w:rsidP="00413727">
      <w:r>
        <w:t xml:space="preserve"> </w:t>
      </w:r>
      <w:r>
        <w:rPr>
          <w:noProof/>
          <w:lang w:val="de-DE" w:eastAsia="de-DE"/>
        </w:rPr>
        <w:drawing>
          <wp:inline distT="0" distB="0" distL="0" distR="0">
            <wp:extent cx="1009650" cy="1009650"/>
            <wp:effectExtent l="0" t="0" r="0" b="0"/>
            <wp:docPr id="126" name="Grafik 126" descr="C:\Users\borstell\AppData\Local\Microsoft\Windows\INetCache\Content.Word\1_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261307" name="Picture 15" descr="C:\Users\borstell\AppData\Local\Microsoft\Windows\INetCache\Content.Word\1_169.jp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1009650" cy="1009650"/>
                    </a:xfrm>
                    <a:prstGeom prst="rect">
                      <a:avLst/>
                    </a:prstGeom>
                    <a:noFill/>
                    <a:ln>
                      <a:noFill/>
                    </a:ln>
                  </pic:spPr>
                </pic:pic>
              </a:graphicData>
            </a:graphic>
          </wp:inline>
        </w:drawing>
      </w:r>
      <w:r>
        <w:t xml:space="preserve">  </w:t>
      </w:r>
      <w:r w:rsidRPr="00D675B5">
        <w:rPr>
          <w:noProof/>
          <w:lang w:val="de-DE" w:eastAsia="de-DE"/>
        </w:rPr>
        <w:drawing>
          <wp:inline distT="0" distB="0" distL="0" distR="0">
            <wp:extent cx="1008000" cy="1008000"/>
            <wp:effectExtent l="0" t="0" r="1905" b="1905"/>
            <wp:docPr id="119" name="Grafik 119" descr="D:\sourcecode\git\_data\small_parts\raw_data_12c - Kopie\train\mug\1_1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476615" name="Picture 10" descr="D:\sourcecode\git\_data\small_parts\raw_data_12c - Kopie\train\mug\1_185.jp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008000" cy="1008000"/>
                    </a:xfrm>
                    <a:prstGeom prst="rect">
                      <a:avLst/>
                    </a:prstGeom>
                    <a:noFill/>
                    <a:ln>
                      <a:noFill/>
                    </a:ln>
                  </pic:spPr>
                </pic:pic>
              </a:graphicData>
            </a:graphic>
          </wp:inline>
        </w:drawing>
      </w:r>
      <w:r>
        <w:t xml:space="preserve">  </w:t>
      </w:r>
      <w:r w:rsidRPr="00D675B5">
        <w:rPr>
          <w:noProof/>
          <w:lang w:val="de-DE" w:eastAsia="de-DE"/>
        </w:rPr>
        <w:drawing>
          <wp:inline distT="0" distB="0" distL="0" distR="0">
            <wp:extent cx="1008000" cy="1008000"/>
            <wp:effectExtent l="0" t="0" r="1905" b="1905"/>
            <wp:docPr id="122" name="Grafik 122" descr="D:\sourcecode\git\_data\small_parts\raw_data_12c - Kopie\train\mug\1_2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627773" name="Picture 11" descr="D:\sourcecode\git\_data\small_parts\raw_data_12c - Kopie\train\mug\1_221.jp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008000" cy="1008000"/>
                    </a:xfrm>
                    <a:prstGeom prst="rect">
                      <a:avLst/>
                    </a:prstGeom>
                    <a:noFill/>
                    <a:ln>
                      <a:noFill/>
                    </a:ln>
                  </pic:spPr>
                </pic:pic>
              </a:graphicData>
            </a:graphic>
          </wp:inline>
        </w:drawing>
      </w:r>
      <w:r>
        <w:t xml:space="preserve">  </w:t>
      </w:r>
      <w:r w:rsidRPr="00D675B5">
        <w:rPr>
          <w:noProof/>
          <w:lang w:val="de-DE" w:eastAsia="de-DE"/>
        </w:rPr>
        <w:drawing>
          <wp:inline distT="0" distB="0" distL="0" distR="0">
            <wp:extent cx="1008000" cy="1008000"/>
            <wp:effectExtent l="0" t="0" r="1905" b="1905"/>
            <wp:docPr id="127" name="Grafik 127" descr="D:\sourcecode\git\_data\small_parts\raw_data_12c - Kopie\train\mug\2_1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784085" name="Picture 16" descr="D:\sourcecode\git\_data\small_parts\raw_data_12c - Kopie\train\mug\2_122.jp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flipH="1">
                      <a:off x="0" y="0"/>
                      <a:ext cx="1008000" cy="1008000"/>
                    </a:xfrm>
                    <a:prstGeom prst="rect">
                      <a:avLst/>
                    </a:prstGeom>
                    <a:noFill/>
                    <a:ln>
                      <a:noFill/>
                    </a:ln>
                  </pic:spPr>
                </pic:pic>
              </a:graphicData>
            </a:graphic>
          </wp:inline>
        </w:drawing>
      </w:r>
      <w:r>
        <w:t xml:space="preserve">  </w:t>
      </w:r>
      <w:r w:rsidRPr="00D675B5">
        <w:rPr>
          <w:noProof/>
          <w:lang w:val="de-DE" w:eastAsia="de-DE"/>
        </w:rPr>
        <w:drawing>
          <wp:inline distT="0" distB="0" distL="0" distR="0">
            <wp:extent cx="1008000" cy="1008000"/>
            <wp:effectExtent l="0" t="0" r="1905" b="1905"/>
            <wp:docPr id="128" name="Grafik 128" descr="D:\sourcecode\git\_data\small_parts\raw_data_12c - Kopie\train\mug\2_2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270018" name="Picture 17" descr="D:\sourcecode\git\_data\small_parts\raw_data_12c - Kopie\train\mug\2_203.jp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008000" cy="1008000"/>
                    </a:xfrm>
                    <a:prstGeom prst="rect">
                      <a:avLst/>
                    </a:prstGeom>
                    <a:noFill/>
                    <a:ln>
                      <a:noFill/>
                    </a:ln>
                  </pic:spPr>
                </pic:pic>
              </a:graphicData>
            </a:graphic>
          </wp:inline>
        </w:drawing>
      </w:r>
      <w:r w:rsidRPr="00D675B5">
        <w:rPr>
          <w:rFonts w:eastAsia="Times New Roman"/>
          <w:snapToGrid w:val="0"/>
          <w:color w:val="000000"/>
          <w:w w:val="0"/>
          <w:sz w:val="0"/>
          <w:szCs w:val="0"/>
          <w:u w:color="000000"/>
          <w:bdr w:val="nil"/>
          <w:shd w:val="clear" w:color="000000" w:fill="000000"/>
          <w:lang w:val="x-none" w:eastAsia="x-none" w:bidi="x-none"/>
        </w:rPr>
        <w:t xml:space="preserve">  </w:t>
      </w:r>
      <w:r w:rsidRPr="00B079B8">
        <w:rPr>
          <w:rFonts w:eastAsia="Times New Roman"/>
          <w:snapToGrid w:val="0"/>
          <w:color w:val="000000"/>
          <w:w w:val="0"/>
          <w:sz w:val="0"/>
          <w:szCs w:val="0"/>
          <w:u w:color="000000"/>
          <w:bdr w:val="nil"/>
          <w:shd w:val="clear" w:color="000000" w:fill="000000"/>
          <w:lang w:eastAsia="x-none" w:bidi="x-none"/>
        </w:rPr>
        <w:t xml:space="preserve">  </w:t>
      </w:r>
    </w:p>
    <w:p w:rsidR="00413727" w:rsidRDefault="004E6BB7" w:rsidP="00413727">
      <w:pPr>
        <w:pStyle w:val="Beschriftung"/>
      </w:pPr>
      <w:bookmarkStart w:id="2" w:name="_Ref7453751"/>
      <w:r w:rsidRPr="00A155E0">
        <w:t xml:space="preserve">Figure </w:t>
      </w:r>
      <w:r w:rsidRPr="00A155E0">
        <w:fldChar w:fldCharType="begin"/>
      </w:r>
      <w:r w:rsidRPr="00A155E0">
        <w:instrText xml:space="preserve"> SEQ Figure \* ARABIC </w:instrText>
      </w:r>
      <w:r w:rsidRPr="00A155E0">
        <w:fldChar w:fldCharType="separate"/>
      </w:r>
      <w:r w:rsidR="003C17C4">
        <w:rPr>
          <w:noProof/>
        </w:rPr>
        <w:t>3</w:t>
      </w:r>
      <w:r w:rsidRPr="00A155E0">
        <w:fldChar w:fldCharType="end"/>
      </w:r>
      <w:bookmarkEnd w:id="2"/>
      <w:r w:rsidRPr="00A155E0">
        <w:t xml:space="preserve">. </w:t>
      </w:r>
      <w:r>
        <w:t>(</w:t>
      </w:r>
      <w:r w:rsidR="009D74AD">
        <w:t>T</w:t>
      </w:r>
      <w:r>
        <w:t>op) Automated rendering in Blender, ad</w:t>
      </w:r>
      <w:r w:rsidR="009D74AD">
        <w:t>a</w:t>
      </w:r>
      <w:r>
        <w:t>pted</w:t>
      </w:r>
      <w:r w:rsidR="00D967CF">
        <w:t xml:space="preserve"> </w:t>
      </w:r>
      <w:r w:rsidR="009D74AD">
        <w:t>based on</w:t>
      </w:r>
      <w:r w:rsidR="00D967CF">
        <w:t xml:space="preserve"> </w:t>
      </w:r>
      <w:hyperlink r:id="rId20" w:history="1">
        <w:r w:rsidRPr="0096484E">
          <w:rPr>
            <w:rStyle w:val="Hyperlink"/>
          </w:rPr>
          <w:t>http://thoro.de/page/3dnp-introduction-en</w:t>
        </w:r>
      </w:hyperlink>
      <w:r>
        <w:t xml:space="preserve">, (bottom) </w:t>
      </w:r>
      <w:r w:rsidR="009D74AD">
        <w:t>E</w:t>
      </w:r>
      <w:r>
        <w:t>xample rendering results</w:t>
      </w:r>
      <w:r w:rsidR="00EC3BF8">
        <w:t>.</w:t>
      </w:r>
    </w:p>
    <w:p w:rsidR="00413727" w:rsidRDefault="00413727" w:rsidP="00E771B7"/>
    <w:p w:rsidR="002E7D09" w:rsidRDefault="004E6BB7" w:rsidP="00E771B7">
      <w:r w:rsidRPr="00542A7E">
        <w:lastRenderedPageBreak/>
        <w:t>A variety of tools and libraries are available for training neural networks</w:t>
      </w:r>
      <w:r>
        <w:t xml:space="preserve"> </w:t>
      </w:r>
      <w:sdt>
        <w:sdtPr>
          <w:alias w:val="Don't edit this field"/>
          <w:tag w:val="CitaviPlaceholder#2da04bd2-1abc-424c-bbed-8c3672af1287"/>
          <w:id w:val="-569344128"/>
          <w:placeholder>
            <w:docPart w:val="4D061BA7056B4AE3B496997A1FEABFCF"/>
          </w:placeholder>
        </w:sdtPr>
        <w:sdtEndPr/>
        <w:sdtContent>
          <w:r>
            <w:fldChar w:fldCharType="begin"/>
          </w:r>
          <w:r w:rsidR="003C17C4">
            <w:instrText>ADDIN CitaviPlaceholder{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}</w:instrText>
          </w:r>
          <w:r>
            <w:fldChar w:fldCharType="separate"/>
          </w:r>
          <w:r w:rsidR="00A75DC7">
            <w:t>(Erickson, Korfiatis, Akkus, Kline, &amp; Philbrick, 2017)</w:t>
          </w:r>
          <w:r>
            <w:fldChar w:fldCharType="end"/>
          </w:r>
        </w:sdtContent>
      </w:sdt>
      <w:r w:rsidRPr="00542A7E">
        <w:t>.</w:t>
      </w:r>
      <w:r>
        <w:t xml:space="preserve"> </w:t>
      </w:r>
      <w:r w:rsidRPr="00542A7E">
        <w:t>In our framework, we use Keras with Tensorflow backend</w:t>
      </w:r>
      <w:r>
        <w:t xml:space="preserve"> </w:t>
      </w:r>
      <w:sdt>
        <w:sdtPr>
          <w:alias w:val="Don't edit this field"/>
          <w:tag w:val="CitaviPlaceholder#03d9a28a-5a96-4592-b00a-138ec2c938e3"/>
          <w:id w:val="1023681765"/>
          <w:placeholder>
            <w:docPart w:val="4D061BA7056B4AE3B496997A1FEABFCF"/>
          </w:placeholder>
        </w:sdtPr>
        <w:sdtEndPr/>
        <w:sdtContent>
          <w:r>
            <w:fldChar w:fldCharType="begin"/>
          </w:r>
          <w:r w:rsidR="003C17C4">
            <w:instrText>ADDIN CitaviPlaceholder{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}</w:instrText>
          </w:r>
          <w:r>
            <w:fldChar w:fldCharType="separate"/>
          </w:r>
          <w:r>
            <w:t>(Chollet &amp; others, 2015)</w:t>
          </w:r>
          <w:r>
            <w:fldChar w:fldCharType="end"/>
          </w:r>
        </w:sdtContent>
      </w:sdt>
      <w:r>
        <w:t xml:space="preserve"> </w:t>
      </w:r>
      <w:r w:rsidRPr="00171171">
        <w:t>for th</w:t>
      </w:r>
      <w:r w:rsidR="00FC4BF5">
        <w:t>is purpose</w:t>
      </w:r>
      <w:r w:rsidRPr="00542A7E">
        <w:t>. The simple creation of models using Keras and the strengths of Tensor</w:t>
      </w:r>
      <w:r>
        <w:t>F</w:t>
      </w:r>
      <w:r w:rsidRPr="00542A7E">
        <w:t xml:space="preserve">low, including </w:t>
      </w:r>
      <w:r>
        <w:t>evaluation tools such as TensorB</w:t>
      </w:r>
      <w:r w:rsidRPr="00542A7E">
        <w:t>oard, led to this selection.</w:t>
      </w:r>
      <w:r>
        <w:t xml:space="preserve"> </w:t>
      </w:r>
      <w:r w:rsidRPr="00413727">
        <w:t xml:space="preserve">When using simulated data for training a neural network, which is later applied to real data, one faces the problem of training and testing </w:t>
      </w:r>
      <w:r>
        <w:t xml:space="preserve">with </w:t>
      </w:r>
      <w:r w:rsidRPr="00413727">
        <w:t>different distributions.</w:t>
      </w:r>
      <w:r>
        <w:t xml:space="preserve"> A strategy to mitigate this problem is to use a small </w:t>
      </w:r>
      <w:r w:rsidR="00BC7278">
        <w:t xml:space="preserve">amount of </w:t>
      </w:r>
      <w:r>
        <w:t xml:space="preserve">data of the </w:t>
      </w:r>
      <w:r w:rsidRPr="000722FA">
        <w:t>target distribution</w:t>
      </w:r>
      <w:r>
        <w:t xml:space="preserve"> </w:t>
      </w:r>
      <w:sdt>
        <w:sdtPr>
          <w:alias w:val="Don't edit this field"/>
          <w:tag w:val="CitaviPlaceholder#bd60cbec-5b69-4ea0-9fa7-98962127a283"/>
          <w:id w:val="-591849125"/>
          <w:placeholder>
            <w:docPart w:val="4D061BA7056B4AE3B496997A1FEABFCF"/>
          </w:placeholder>
        </w:sdtPr>
        <w:sdtEndPr/>
        <w:sdtContent>
          <w:r>
            <w:fldChar w:fldCharType="begin"/>
          </w:r>
          <w:r w:rsidR="003C17C4">
            <w:instrText>ADDIN CitaviPlaceholder{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}</w:instrText>
          </w:r>
          <w:r>
            <w:fldChar w:fldCharType="separate"/>
          </w:r>
          <w:r>
            <w:t>(Ng, 2018)</w:t>
          </w:r>
          <w:r>
            <w:fldChar w:fldCharType="end"/>
          </w:r>
        </w:sdtContent>
      </w:sdt>
      <w:r>
        <w:t xml:space="preserve">. </w:t>
      </w:r>
      <w:r w:rsidRPr="006E3E35">
        <w:t>Another strategy could be to achieve a maximum</w:t>
      </w:r>
      <w:r>
        <w:t xml:space="preserve"> </w:t>
      </w:r>
      <w:r w:rsidRPr="006E3E35">
        <w:t xml:space="preserve">degree of reality </w:t>
      </w:r>
      <w:r>
        <w:t>of</w:t>
      </w:r>
      <w:r w:rsidRPr="006E3E35">
        <w:t xml:space="preserve"> simulated data.</w:t>
      </w:r>
      <w:r>
        <w:t xml:space="preserve"> </w:t>
      </w:r>
      <w:r w:rsidRPr="00413727">
        <w:t xml:space="preserve">As shown in </w:t>
      </w:r>
      <w:r>
        <w:fldChar w:fldCharType="begin"/>
      </w:r>
      <w:r>
        <w:instrText xml:space="preserve"> REF _Ref5399849 \h </w:instrText>
      </w:r>
      <w:r>
        <w:fldChar w:fldCharType="separate"/>
      </w:r>
      <w:r w:rsidR="003C17C4" w:rsidRPr="00A155E0">
        <w:t xml:space="preserve">Figure </w:t>
      </w:r>
      <w:r w:rsidR="003C17C4">
        <w:rPr>
          <w:noProof/>
        </w:rPr>
        <w:t>2</w:t>
      </w:r>
      <w:r>
        <w:fldChar w:fldCharType="end"/>
      </w:r>
      <w:r w:rsidRPr="00413727">
        <w:t xml:space="preserve">, </w:t>
      </w:r>
      <w:r w:rsidR="000F408C">
        <w:t>our</w:t>
      </w:r>
      <w:r w:rsidRPr="00413727">
        <w:t xml:space="preserve"> approach also integrates the ideas of transfer learning. </w:t>
      </w:r>
      <w:r w:rsidR="000F408C" w:rsidRPr="000F408C">
        <w:t>In this regard,</w:t>
      </w:r>
      <w:r w:rsidR="000F408C">
        <w:t xml:space="preserve"> t</w:t>
      </w:r>
      <w:r w:rsidRPr="00413727">
        <w:t xml:space="preserve">he aim is to examine how existing networks can be adapted to </w:t>
      </w:r>
      <w:r w:rsidR="000F408C">
        <w:t xml:space="preserve">domain-specific </w:t>
      </w:r>
      <w:r w:rsidRPr="00413727">
        <w:t>tasks using virtual data.</w:t>
      </w:r>
      <w:r w:rsidR="00E771B7" w:rsidRPr="00AF13A5">
        <w:t xml:space="preserve"> </w:t>
      </w:r>
      <w:r w:rsidRPr="00413727">
        <w:t>In a nutshell</w:t>
      </w:r>
      <w:r>
        <w:t xml:space="preserve">, </w:t>
      </w:r>
      <w:r w:rsidR="00CF4701">
        <w:t>various s</w:t>
      </w:r>
      <w:r w:rsidR="00CF4701" w:rsidRPr="00CF4701">
        <w:t xml:space="preserve">trategies for </w:t>
      </w:r>
      <w:r w:rsidR="00CF4701">
        <w:t>applying</w:t>
      </w:r>
      <w:r w:rsidR="00CF4701" w:rsidRPr="00CF4701">
        <w:t xml:space="preserve"> models </w:t>
      </w:r>
      <w:r w:rsidR="00CF4701">
        <w:t>exist</w:t>
      </w:r>
      <w:r w:rsidR="00CD2A0A">
        <w:t xml:space="preserve"> and will</w:t>
      </w:r>
      <w:r w:rsidR="00CD2A0A" w:rsidRPr="00CD2A0A">
        <w:t xml:space="preserve"> be considered in research</w:t>
      </w:r>
      <w:r w:rsidR="00CF4701">
        <w:t>:</w:t>
      </w:r>
    </w:p>
    <w:p w:rsidR="00CD2A0A" w:rsidRDefault="00CD2A0A" w:rsidP="00E771B7"/>
    <w:p w:rsidR="00CF4701" w:rsidRDefault="00DA232A" w:rsidP="00DA232A">
      <w:pPr>
        <w:pStyle w:val="Listenabsatz"/>
        <w:numPr>
          <w:ilvl w:val="0"/>
          <w:numId w:val="18"/>
        </w:numPr>
      </w:pPr>
      <w:r>
        <w:t>Creating a network from scratch or u</w:t>
      </w:r>
      <w:r w:rsidR="004E6BB7">
        <w:t>s</w:t>
      </w:r>
      <w:r w:rsidR="00CD2A0A">
        <w:t>ing</w:t>
      </w:r>
      <w:r w:rsidR="004E6BB7">
        <w:t xml:space="preserve"> a </w:t>
      </w:r>
      <w:r>
        <w:t>pre-</w:t>
      </w:r>
      <w:r w:rsidR="004E6BB7">
        <w:t xml:space="preserve">trained </w:t>
      </w:r>
      <w:r w:rsidR="00F54A88">
        <w:t>neural network</w:t>
      </w:r>
      <w:r w:rsidR="004E6BB7">
        <w:t xml:space="preserve"> directly to classify objects</w:t>
      </w:r>
      <w:r>
        <w:t xml:space="preserve"> </w:t>
      </w:r>
      <w:r w:rsidRPr="00DA232A">
        <w:t>(based on real images)</w:t>
      </w:r>
    </w:p>
    <w:p w:rsidR="00CF4701" w:rsidRDefault="004E6BB7" w:rsidP="00CF4701">
      <w:pPr>
        <w:pStyle w:val="Listenabsatz"/>
        <w:numPr>
          <w:ilvl w:val="0"/>
          <w:numId w:val="18"/>
        </w:numPr>
      </w:pPr>
      <w:r>
        <w:t>Adapt</w:t>
      </w:r>
      <w:r w:rsidR="00CD2A0A">
        <w:t>ing</w:t>
      </w:r>
      <w:r>
        <w:t xml:space="preserve"> network type (1) by using simulated image data </w:t>
      </w:r>
    </w:p>
    <w:p w:rsidR="00CF4701" w:rsidRDefault="004E6BB7" w:rsidP="00CF4701">
      <w:pPr>
        <w:pStyle w:val="Listenabsatz"/>
        <w:numPr>
          <w:ilvl w:val="0"/>
          <w:numId w:val="18"/>
        </w:numPr>
      </w:pPr>
      <w:r>
        <w:t>Fine-tun</w:t>
      </w:r>
      <w:r w:rsidR="00CD2A0A">
        <w:t>ing</w:t>
      </w:r>
      <w:r>
        <w:t xml:space="preserve"> network type (2) by using real image data</w:t>
      </w:r>
    </w:p>
    <w:p w:rsidR="00F54A88" w:rsidRDefault="004E6BB7" w:rsidP="00F54A88">
      <w:pPr>
        <w:pStyle w:val="Listenabsatz"/>
        <w:numPr>
          <w:ilvl w:val="0"/>
          <w:numId w:val="18"/>
        </w:numPr>
      </w:pPr>
      <w:r>
        <w:t>Creat</w:t>
      </w:r>
      <w:r w:rsidR="00CD2A0A">
        <w:t>ing</w:t>
      </w:r>
      <w:r>
        <w:t xml:space="preserve"> a neural network </w:t>
      </w:r>
      <w:r w:rsidR="00DA232A">
        <w:t xml:space="preserve">from scratch </w:t>
      </w:r>
      <w:r>
        <w:t xml:space="preserve">by using simulated image data </w:t>
      </w:r>
    </w:p>
    <w:p w:rsidR="00F54A88" w:rsidRDefault="004E6BB7" w:rsidP="00F54A88">
      <w:pPr>
        <w:pStyle w:val="Listenabsatz"/>
        <w:numPr>
          <w:ilvl w:val="0"/>
          <w:numId w:val="18"/>
        </w:numPr>
      </w:pPr>
      <w:r>
        <w:t>Fine-tun</w:t>
      </w:r>
      <w:r w:rsidR="00CD2A0A">
        <w:t>ing</w:t>
      </w:r>
      <w:r>
        <w:t xml:space="preserve"> network type (4) by using real image data</w:t>
      </w:r>
    </w:p>
    <w:p w:rsidR="002310A8" w:rsidRDefault="004E6BB7" w:rsidP="00911F86">
      <w:pPr>
        <w:pStyle w:val="Listenabsatz"/>
        <w:numPr>
          <w:ilvl w:val="0"/>
          <w:numId w:val="18"/>
        </w:numPr>
      </w:pPr>
      <w:r>
        <w:t>Creat</w:t>
      </w:r>
      <w:r w:rsidR="00CD2A0A">
        <w:t>ing</w:t>
      </w:r>
      <w:r>
        <w:t xml:space="preserve"> a neural network </w:t>
      </w:r>
      <w:r w:rsidR="00DA232A">
        <w:t xml:space="preserve">from scratch </w:t>
      </w:r>
      <w:r>
        <w:t>by using</w:t>
      </w:r>
      <w:r w:rsidR="00911F86">
        <w:t xml:space="preserve"> real and simulated image data </w:t>
      </w:r>
      <w:r w:rsidR="00C64A5C">
        <w:t>in a mix</w:t>
      </w:r>
    </w:p>
    <w:p w:rsidR="00911F86" w:rsidRDefault="00911F86" w:rsidP="00E771B7"/>
    <w:p w:rsidR="00F54A88" w:rsidRDefault="004E6BB7" w:rsidP="00E771B7">
      <w:r>
        <w:t xml:space="preserve">The first strategy should be applied if either enough real images are available to train a neural from scratch or a pre-trained network is already available, e.g. </w:t>
      </w:r>
      <w:r w:rsidRPr="00B503E2">
        <w:t>YOLO v2</w:t>
      </w:r>
      <w:r>
        <w:t xml:space="preserve"> deep neural network </w:t>
      </w:r>
      <w:sdt>
        <w:sdtPr>
          <w:alias w:val="Don't edit this field"/>
          <w:tag w:val="CitaviPlaceholder#ef352b49-9ec9-4b4d-8d9a-523faea27c08"/>
          <w:id w:val="1505321450"/>
          <w:placeholder>
            <w:docPart w:val="70398993B9B643CFABA7F42E1821209F"/>
          </w:placeholder>
        </w:sdtPr>
        <w:sdtEndPr/>
        <w:sdtContent>
          <w:r>
            <w:fldChar w:fldCharType="begin"/>
          </w:r>
          <w:r w:rsidR="003C17C4">
            <w:instrText>ADDIN CitaviPlaceholder{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}</w:instrText>
          </w:r>
          <w:r>
            <w:fldChar w:fldCharType="separate"/>
          </w:r>
          <w:r w:rsidR="00A75DC7">
            <w:t>(Redmon &amp; Farhadi, 2016)</w:t>
          </w:r>
          <w:r>
            <w:fldChar w:fldCharType="end"/>
          </w:r>
        </w:sdtContent>
      </w:sdt>
      <w:r>
        <w:t xml:space="preserve"> for parking lot monitoring. </w:t>
      </w:r>
      <w:r w:rsidR="00A06749" w:rsidRPr="00A06749">
        <w:t>If this is not the case, the strategies with simulated image data can provide a possible solution.</w:t>
      </w:r>
      <w:r w:rsidR="00A06749">
        <w:t xml:space="preserve"> </w:t>
      </w:r>
      <w:r w:rsidR="00A06749" w:rsidRPr="00A06749">
        <w:t xml:space="preserve">Currently, only a small amount of data is available regarding these strategies and therefore </w:t>
      </w:r>
      <w:r w:rsidR="004A1A00">
        <w:t>have</w:t>
      </w:r>
      <w:r w:rsidR="00A06749" w:rsidRPr="00A06749">
        <w:t xml:space="preserve"> to be generated first.</w:t>
      </w:r>
      <w:r w:rsidR="00A06749">
        <w:t xml:space="preserve"> </w:t>
      </w:r>
      <w:r w:rsidR="00500EF2" w:rsidRPr="00500EF2">
        <w:t>Various research questions arise in this context:</w:t>
      </w:r>
    </w:p>
    <w:p w:rsidR="00212915" w:rsidRDefault="00212915" w:rsidP="00E771B7"/>
    <w:p w:rsidR="00212915" w:rsidRPr="00212915" w:rsidRDefault="004E6BB7" w:rsidP="00212915">
      <w:pPr>
        <w:pStyle w:val="Listenabsatz"/>
        <w:numPr>
          <w:ilvl w:val="0"/>
          <w:numId w:val="19"/>
        </w:numPr>
      </w:pPr>
      <w:r w:rsidRPr="00212915">
        <w:lastRenderedPageBreak/>
        <w:t>With what level of detail images have to be simulated in order to achieve sufficient model performance?</w:t>
      </w:r>
    </w:p>
    <w:p w:rsidR="00500EF2" w:rsidRPr="00212915" w:rsidRDefault="004E6BB7" w:rsidP="00500EF2">
      <w:pPr>
        <w:pStyle w:val="Listenabsatz"/>
        <w:numPr>
          <w:ilvl w:val="0"/>
          <w:numId w:val="19"/>
        </w:numPr>
      </w:pPr>
      <w:r w:rsidRPr="00212915">
        <w:t xml:space="preserve">Which performance can be achieved by </w:t>
      </w:r>
      <w:r w:rsidR="00212915" w:rsidRPr="00212915">
        <w:t xml:space="preserve">the different strategies of using </w:t>
      </w:r>
      <w:r w:rsidR="00E771B7" w:rsidRPr="00212915">
        <w:t>simulated image data in ord</w:t>
      </w:r>
      <w:r w:rsidRPr="00212915">
        <w:t>er to detect logistics objects?</w:t>
      </w:r>
    </w:p>
    <w:p w:rsidR="004A1A00" w:rsidRPr="00212915" w:rsidRDefault="004E6BB7" w:rsidP="00500EF2">
      <w:pPr>
        <w:pStyle w:val="Listenabsatz"/>
        <w:numPr>
          <w:ilvl w:val="0"/>
          <w:numId w:val="19"/>
        </w:numPr>
      </w:pPr>
      <w:r w:rsidRPr="00212915">
        <w:t>How can the best strategy for the development of a model be selected for a given application scenario?</w:t>
      </w:r>
    </w:p>
    <w:p w:rsidR="00212915" w:rsidRDefault="00212915" w:rsidP="00500EF2"/>
    <w:p w:rsidR="00500EF2" w:rsidRDefault="004E6BB7" w:rsidP="00500EF2">
      <w:r w:rsidRPr="00212915">
        <w:t>These questions are to be clarified within the framework of the research on the basis of logistics application scenarios</w:t>
      </w:r>
      <w:r w:rsidR="004C6752">
        <w:t xml:space="preserve"> in the future</w:t>
      </w:r>
      <w:r w:rsidRPr="00212915">
        <w:t>.</w:t>
      </w:r>
    </w:p>
    <w:p w:rsidR="00212915" w:rsidRDefault="00212915" w:rsidP="00500EF2"/>
    <w:p w:rsidR="00A21A1F" w:rsidRPr="00EE38F9" w:rsidRDefault="004E6BB7" w:rsidP="00EE38F9">
      <w:pPr>
        <w:pStyle w:val="berschrift1"/>
      </w:pPr>
      <w:r>
        <w:t>4</w:t>
      </w:r>
      <w:r w:rsidRPr="00EE38F9">
        <w:t xml:space="preserve">. </w:t>
      </w:r>
      <w:r>
        <w:t>Initial Evaluation and Early Findings</w:t>
      </w:r>
    </w:p>
    <w:p w:rsidR="000D1807" w:rsidRDefault="004E6BB7" w:rsidP="00C269E6">
      <w:r>
        <w:t xml:space="preserve">As a first research step within the research framework, we </w:t>
      </w:r>
      <w:r w:rsidR="00DC246A">
        <w:t xml:space="preserve">used </w:t>
      </w:r>
      <w:r w:rsidR="00A97305">
        <w:t xml:space="preserve">a </w:t>
      </w:r>
      <w:r w:rsidR="00DC246A">
        <w:t>p</w:t>
      </w:r>
      <w:r w:rsidR="00A97305">
        <w:t xml:space="preserve">icking and packing </w:t>
      </w:r>
      <w:r w:rsidR="00DC246A">
        <w:t xml:space="preserve">scenario </w:t>
      </w:r>
      <w:r w:rsidR="00A97305">
        <w:t>in mail-order business</w:t>
      </w:r>
      <w:r>
        <w:t xml:space="preserve">. </w:t>
      </w:r>
      <w:r w:rsidRPr="000D1807">
        <w:t xml:space="preserve">In addition to the basic </w:t>
      </w:r>
      <w:r w:rsidR="007108B8">
        <w:t xml:space="preserve">designing, implementation and </w:t>
      </w:r>
      <w:r w:rsidRPr="000D1807">
        <w:t xml:space="preserve">testing of the components of the </w:t>
      </w:r>
      <w:r>
        <w:t>r</w:t>
      </w:r>
      <w:r w:rsidRPr="000D1807">
        <w:t xml:space="preserve">esearch </w:t>
      </w:r>
      <w:r>
        <w:t>f</w:t>
      </w:r>
      <w:r w:rsidRPr="000D1807">
        <w:t>ramework, the objective of this application scenario was to gain initial findings regarding the</w:t>
      </w:r>
      <w:r>
        <w:t xml:space="preserve"> </w:t>
      </w:r>
      <w:r w:rsidR="00DC246A">
        <w:t>simulation of image data</w:t>
      </w:r>
      <w:r w:rsidR="008F44FD">
        <w:t xml:space="preserve"> </w:t>
      </w:r>
      <w:r>
        <w:t xml:space="preserve">in a field </w:t>
      </w:r>
      <w:r w:rsidRPr="000D1807">
        <w:t xml:space="preserve">with practical relevance </w:t>
      </w:r>
      <w:r w:rsidR="008F44FD">
        <w:t>(</w:t>
      </w:r>
      <w:r w:rsidR="008F44FD">
        <w:fldChar w:fldCharType="begin"/>
      </w:r>
      <w:r w:rsidR="008F44FD">
        <w:instrText xml:space="preserve"> REF _Ref7454674 \h </w:instrText>
      </w:r>
      <w:r w:rsidR="008F44FD">
        <w:fldChar w:fldCharType="separate"/>
      </w:r>
      <w:r w:rsidR="003C17C4" w:rsidRPr="00A155E0">
        <w:t xml:space="preserve">Figure </w:t>
      </w:r>
      <w:r w:rsidR="003C17C4">
        <w:rPr>
          <w:noProof/>
        </w:rPr>
        <w:t>4</w:t>
      </w:r>
      <w:r w:rsidR="008F44FD">
        <w:fldChar w:fldCharType="end"/>
      </w:r>
      <w:r w:rsidR="008F44FD">
        <w:t>)</w:t>
      </w:r>
      <w:r w:rsidR="00A97305">
        <w:t>.</w:t>
      </w:r>
      <w:r>
        <w:t xml:space="preserve"> </w:t>
      </w:r>
    </w:p>
    <w:p w:rsidR="008F44FD" w:rsidRDefault="004E6BB7" w:rsidP="00C269E6">
      <w:r>
        <w:rPr>
          <w:noProof/>
          <w:lang w:val="de-DE" w:eastAsia="de-DE"/>
        </w:rPr>
        <w:drawing>
          <wp:inline distT="0" distB="0" distL="0" distR="0">
            <wp:extent cx="5400040" cy="3037205"/>
            <wp:effectExtent l="0" t="0" r="0" b="0"/>
            <wp:docPr id="107" name="Grafi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956963" name="rendered_scenario.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inline>
        </w:drawing>
      </w:r>
    </w:p>
    <w:p w:rsidR="008F44FD" w:rsidRPr="00A155E0" w:rsidRDefault="004E6BB7" w:rsidP="008F44FD">
      <w:pPr>
        <w:pStyle w:val="Beschriftung"/>
      </w:pPr>
      <w:bookmarkStart w:id="3" w:name="_Ref7454674"/>
      <w:r w:rsidRPr="00A155E0">
        <w:t xml:space="preserve">Figure </w:t>
      </w:r>
      <w:r w:rsidRPr="00A155E0">
        <w:fldChar w:fldCharType="begin"/>
      </w:r>
      <w:r w:rsidRPr="00A155E0">
        <w:instrText xml:space="preserve"> SEQ Figure \* ARABIC </w:instrText>
      </w:r>
      <w:r w:rsidRPr="00A155E0">
        <w:fldChar w:fldCharType="separate"/>
      </w:r>
      <w:r w:rsidR="003C17C4">
        <w:rPr>
          <w:noProof/>
        </w:rPr>
        <w:t>4</w:t>
      </w:r>
      <w:r w:rsidRPr="00A155E0">
        <w:fldChar w:fldCharType="end"/>
      </w:r>
      <w:bookmarkEnd w:id="3"/>
      <w:r w:rsidRPr="00A155E0">
        <w:t xml:space="preserve">. </w:t>
      </w:r>
      <w:r>
        <w:t xml:space="preserve">Application scenario: Picking and packing in mail-order business. </w:t>
      </w:r>
    </w:p>
    <w:p w:rsidR="008F44FD" w:rsidRDefault="008F44FD" w:rsidP="008F44FD"/>
    <w:p w:rsidR="000D1807" w:rsidRDefault="004E6BB7" w:rsidP="000D1807">
      <w:r w:rsidRPr="00DC246A">
        <w:t xml:space="preserve">In this </w:t>
      </w:r>
      <w:r>
        <w:t xml:space="preserve">test </w:t>
      </w:r>
      <w:r w:rsidRPr="00DC246A">
        <w:t xml:space="preserve">scenario, </w:t>
      </w:r>
      <w:r w:rsidRPr="00212915">
        <w:t>six</w:t>
      </w:r>
      <w:r>
        <w:t xml:space="preserve"> different types of </w:t>
      </w:r>
      <w:r w:rsidRPr="00DC246A">
        <w:t xml:space="preserve">goods in the </w:t>
      </w:r>
      <w:r w:rsidR="00906C19">
        <w:t xml:space="preserve">picking and </w:t>
      </w:r>
      <w:r w:rsidRPr="00DC246A">
        <w:t>packing process are to be recognized.</w:t>
      </w:r>
      <w:r>
        <w:t xml:space="preserve"> </w:t>
      </w:r>
      <w:r w:rsidRPr="00DC246A">
        <w:t>It is assumed that no image data is available to train the models, but only information about the geometry and appearance (e.g. color, texture) of the objects to be recognized.</w:t>
      </w:r>
      <w:r>
        <w:t xml:space="preserve"> </w:t>
      </w:r>
      <w:r w:rsidRPr="000D1807">
        <w:t>This assumption seems to be valid and reasonable, as users often have no visual data available about their objects, but these are often available via product databases or design drawings.</w:t>
      </w:r>
      <w:r>
        <w:t xml:space="preserve"> </w:t>
      </w:r>
      <w:r w:rsidRPr="00DC246A">
        <w:t xml:space="preserve">Based on this information, textured 3D models of </w:t>
      </w:r>
      <w:r>
        <w:t xml:space="preserve">the </w:t>
      </w:r>
      <w:r w:rsidRPr="00212915">
        <w:t>six</w:t>
      </w:r>
      <w:r w:rsidRPr="00DC246A">
        <w:t xml:space="preserve"> objects were created. The rendering process has been automated and </w:t>
      </w:r>
      <w:r>
        <w:t xml:space="preserve">thus </w:t>
      </w:r>
      <w:r w:rsidRPr="00DC246A">
        <w:t>images from different directions have been rendered with different light sources</w:t>
      </w:r>
      <w:r>
        <w:t xml:space="preserve"> and different background (see </w:t>
      </w:r>
      <w:r>
        <w:fldChar w:fldCharType="begin"/>
      </w:r>
      <w:r>
        <w:instrText xml:space="preserve"> REF _Ref7453751 \h </w:instrText>
      </w:r>
      <w:r>
        <w:fldChar w:fldCharType="separate"/>
      </w:r>
      <w:r w:rsidR="003C17C4" w:rsidRPr="00A155E0">
        <w:t xml:space="preserve">Figure </w:t>
      </w:r>
      <w:r w:rsidR="003C17C4">
        <w:rPr>
          <w:noProof/>
        </w:rPr>
        <w:t>3</w:t>
      </w:r>
      <w:r>
        <w:fldChar w:fldCharType="end"/>
      </w:r>
      <w:r>
        <w:t>)</w:t>
      </w:r>
      <w:r w:rsidRPr="00DC246A">
        <w:t>.</w:t>
      </w:r>
    </w:p>
    <w:p w:rsidR="004D6DDA" w:rsidRDefault="004D6DDA" w:rsidP="003E7E72">
      <w:pPr>
        <w:jc w:val="left"/>
      </w:pPr>
    </w:p>
    <w:p w:rsidR="003E7E72" w:rsidRDefault="004E6BB7" w:rsidP="00D003D0">
      <w:r w:rsidRPr="0061160A">
        <w:t>To generate models for the recognition of objects in images, neural networks with convolution layers are particularly suitable.</w:t>
      </w:r>
      <w:r>
        <w:t xml:space="preserve"> </w:t>
      </w:r>
      <w:r w:rsidRPr="0061160A">
        <w:t xml:space="preserve">The concrete structure (number and type of layers) of the </w:t>
      </w:r>
      <w:r>
        <w:t xml:space="preserve">network with convolutional layers </w:t>
      </w:r>
      <w:r w:rsidRPr="0061160A">
        <w:t>depends on various factors such as the number of data records</w:t>
      </w:r>
      <w:r>
        <w:t xml:space="preserve">, </w:t>
      </w:r>
      <w:r w:rsidRPr="0061160A">
        <w:t>the number of classes</w:t>
      </w:r>
      <w:r>
        <w:t xml:space="preserve"> and the available computational resources</w:t>
      </w:r>
      <w:r w:rsidRPr="0061160A">
        <w:t xml:space="preserve">.  The structure of the </w:t>
      </w:r>
      <w:r>
        <w:t>neural network</w:t>
      </w:r>
      <w:r w:rsidRPr="0061160A">
        <w:t xml:space="preserve"> can range from simple </w:t>
      </w:r>
      <w:r>
        <w:t xml:space="preserve">sequential </w:t>
      </w:r>
      <w:r w:rsidRPr="0061160A">
        <w:t xml:space="preserve">structures with few convolution layers to complex structures </w:t>
      </w:r>
      <w:r w:rsidR="00205547">
        <w:t xml:space="preserve">such as </w:t>
      </w:r>
      <w:r w:rsidR="00906C19">
        <w:t xml:space="preserve">the </w:t>
      </w:r>
      <w:r w:rsidR="00205547">
        <w:t>I</w:t>
      </w:r>
      <w:r w:rsidRPr="0061160A">
        <w:t xml:space="preserve">nception </w:t>
      </w:r>
      <w:r w:rsidR="00205547">
        <w:t xml:space="preserve">network </w:t>
      </w:r>
      <w:sdt>
        <w:sdtPr>
          <w:alias w:val="Don't edit this field"/>
          <w:tag w:val="CitaviPlaceholder#8a1a2f68-8fc4-4f23-a775-f059ff3b496c"/>
          <w:id w:val="-1648269797"/>
          <w:placeholder>
            <w:docPart w:val="DefaultPlaceholder_-1854013440"/>
          </w:placeholder>
        </w:sdtPr>
        <w:sdtEndPr/>
        <w:sdtContent>
          <w:r w:rsidR="006D1FE9">
            <w:fldChar w:fldCharType="begin"/>
          </w:r>
          <w:r w:rsidR="003C17C4">
            <w:instrText>ADDIN CitaviPlaceholder{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}</w:instrText>
          </w:r>
          <w:r w:rsidR="006D1FE9">
            <w:fldChar w:fldCharType="separate"/>
          </w:r>
          <w:r w:rsidR="006D1FE9">
            <w:t>(Szegedy et al., 2015)</w:t>
          </w:r>
          <w:r w:rsidR="006D1FE9">
            <w:fldChar w:fldCharType="end"/>
          </w:r>
        </w:sdtContent>
      </w:sdt>
      <w:r w:rsidR="006D1FE9">
        <w:t xml:space="preserve"> </w:t>
      </w:r>
      <w:r w:rsidR="00205547">
        <w:t xml:space="preserve">or </w:t>
      </w:r>
      <w:r w:rsidR="00906C19">
        <w:t>r</w:t>
      </w:r>
      <w:r w:rsidR="00205547">
        <w:t xml:space="preserve">esidual </w:t>
      </w:r>
      <w:r w:rsidR="00906C19">
        <w:t xml:space="preserve">neural </w:t>
      </w:r>
      <w:r w:rsidR="00205547">
        <w:t>networks</w:t>
      </w:r>
      <w:r w:rsidR="006D1FE9">
        <w:t xml:space="preserve"> </w:t>
      </w:r>
      <w:sdt>
        <w:sdtPr>
          <w:alias w:val="Don't edit this field"/>
          <w:tag w:val="CitaviPlaceholder#ebffe7b3-5eee-4ff5-ad61-4e99ddbeb4c3"/>
          <w:id w:val="-1652295446"/>
          <w:placeholder>
            <w:docPart w:val="DefaultPlaceholder_-1854013440"/>
          </w:placeholder>
        </w:sdtPr>
        <w:sdtEndPr/>
        <w:sdtContent>
          <w:r w:rsidR="006D1FE9">
            <w:fldChar w:fldCharType="begin"/>
          </w:r>
          <w:r w:rsidR="003C17C4">
            <w:instrText>ADDIN CitaviPlaceholder{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}</w:instrText>
          </w:r>
          <w:r w:rsidR="006D1FE9">
            <w:fldChar w:fldCharType="separate"/>
          </w:r>
          <w:r w:rsidR="00A75DC7">
            <w:t>(He, Zhang, Ren, &amp; Sun, 2016)</w:t>
          </w:r>
          <w:r w:rsidR="006D1FE9">
            <w:fldChar w:fldCharType="end"/>
          </w:r>
        </w:sdtContent>
      </w:sdt>
      <w:r w:rsidRPr="0061160A">
        <w:t>.</w:t>
      </w:r>
      <w:r w:rsidR="006D1FE9">
        <w:t xml:space="preserve"> </w:t>
      </w:r>
      <w:r w:rsidR="006D1FE9" w:rsidRPr="006D1FE9">
        <w:t xml:space="preserve">In our </w:t>
      </w:r>
      <w:r w:rsidR="006D1FE9">
        <w:t>early experiments</w:t>
      </w:r>
      <w:r w:rsidR="006D1FE9" w:rsidRPr="006D1FE9">
        <w:t>, we initially used very basic</w:t>
      </w:r>
      <w:r w:rsidR="006D1FE9">
        <w:t xml:space="preserve"> convolutional networks with two or three convolutional layers, supported by layers to avoid overfitting (Batch normalization, dropout, pooling) and to </w:t>
      </w:r>
      <w:r w:rsidR="006D1FE9" w:rsidRPr="006D1FE9">
        <w:t>achieve a certain level of</w:t>
      </w:r>
      <w:r w:rsidR="006D1FE9">
        <w:t xml:space="preserve"> </w:t>
      </w:r>
      <w:r w:rsidR="00FD455C">
        <w:t xml:space="preserve">robustness </w:t>
      </w:r>
      <w:r w:rsidR="00FD455C" w:rsidRPr="00FD455C">
        <w:t>to deviations of scale or orientation</w:t>
      </w:r>
      <w:r w:rsidR="006746E7" w:rsidRPr="006746E7">
        <w:t xml:space="preserve"> </w:t>
      </w:r>
      <w:r w:rsidR="006D1FE9">
        <w:t>(pooling).</w:t>
      </w:r>
      <w:r w:rsidR="006746E7">
        <w:t xml:space="preserve"> An example is shown in </w:t>
      </w:r>
      <w:r w:rsidR="006746E7">
        <w:fldChar w:fldCharType="begin"/>
      </w:r>
      <w:r w:rsidR="006746E7">
        <w:instrText xml:space="preserve"> REF _Ref7693522 \h </w:instrText>
      </w:r>
      <w:r w:rsidR="00D003D0">
        <w:instrText xml:space="preserve"> \* MERGEFORMAT </w:instrText>
      </w:r>
      <w:r w:rsidR="006746E7">
        <w:fldChar w:fldCharType="separate"/>
      </w:r>
      <w:r w:rsidR="003C17C4">
        <w:t>Figure 5</w:t>
      </w:r>
      <w:r w:rsidR="006746E7">
        <w:fldChar w:fldCharType="end"/>
      </w:r>
      <w:r w:rsidR="006746E7">
        <w:t xml:space="preserve"> (left). </w:t>
      </w:r>
      <w:r w:rsidR="006746E7" w:rsidRPr="006746E7">
        <w:t xml:space="preserve">Here, a </w:t>
      </w:r>
      <w:r w:rsidR="006746E7">
        <w:t xml:space="preserve">convolutional neural </w:t>
      </w:r>
      <w:r w:rsidR="006746E7" w:rsidRPr="006746E7">
        <w:t xml:space="preserve">network, fed by images of size 128x128x3 </w:t>
      </w:r>
      <w:r w:rsidR="00C57047">
        <w:t>(i.e. three-</w:t>
      </w:r>
      <w:r w:rsidR="006746E7">
        <w:t xml:space="preserve">channel color images of size 128x128 pixels) </w:t>
      </w:r>
      <w:r w:rsidR="006746E7" w:rsidRPr="006746E7">
        <w:t>and with two convolutional layers and one fully-connected layer, is shown.</w:t>
      </w:r>
      <w:r>
        <w:t xml:space="preserve"> In this example, the network was trained with 12096 virtual images to recognize objects regarding six classes: b</w:t>
      </w:r>
      <w:r w:rsidRPr="00A97292">
        <w:t>ook</w:t>
      </w:r>
      <w:r>
        <w:t xml:space="preserve">, coffee, medicine, mug, tea, beans. </w:t>
      </w:r>
      <w:r w:rsidRPr="003E7E72">
        <w:t>The training and validation dataset was cre</w:t>
      </w:r>
      <w:bookmarkStart w:id="4" w:name="_GoBack"/>
      <w:bookmarkEnd w:id="4"/>
      <w:r w:rsidRPr="003E7E72">
        <w:t>ated by a split of 0.8/0.2.</w:t>
      </w:r>
      <w:r>
        <w:t xml:space="preserve"> In </w:t>
      </w:r>
      <w:r>
        <w:fldChar w:fldCharType="begin"/>
      </w:r>
      <w:r>
        <w:instrText xml:space="preserve"> REF _Ref7693522 \h </w:instrText>
      </w:r>
      <w:r w:rsidR="00D003D0">
        <w:instrText xml:space="preserve"> \* MERGEFORMAT </w:instrText>
      </w:r>
      <w:r>
        <w:fldChar w:fldCharType="separate"/>
      </w:r>
      <w:r w:rsidR="003C17C4">
        <w:t>Figure 5</w:t>
      </w:r>
      <w:r>
        <w:fldChar w:fldCharType="end"/>
      </w:r>
      <w:r>
        <w:t xml:space="preserve"> (right), the training process is shown. </w:t>
      </w:r>
      <w:r w:rsidR="00CC4C5A" w:rsidRPr="00CC4C5A">
        <w:t>Both the training loss and the validation loss are continuously reduced and reach their minima after 100 epochs.</w:t>
      </w:r>
    </w:p>
    <w:tbl>
      <w:tblPr>
        <w:tblStyle w:val="Tabellenraster"/>
        <w:tblW w:w="0" w:type="auto"/>
        <w:tblCellMar>
          <w:top w:w="113" w:type="dxa"/>
          <w:bottom w:w="113" w:type="dxa"/>
        </w:tblCellMar>
        <w:tblLook w:val="04A0" w:firstRow="1" w:lastRow="0" w:firstColumn="1" w:lastColumn="0" w:noHBand="0" w:noVBand="1"/>
      </w:tblPr>
      <w:tblGrid>
        <w:gridCol w:w="4156"/>
        <w:gridCol w:w="4338"/>
      </w:tblGrid>
      <w:tr w:rsidR="00315D49" w:rsidTr="002F7408">
        <w:tc>
          <w:tcPr>
            <w:tcW w:w="4156" w:type="dxa"/>
          </w:tcPr>
          <w:p w:rsidR="0058414F" w:rsidRDefault="004E6BB7" w:rsidP="008159E5">
            <w:pPr>
              <w:jc w:val="center"/>
              <w:rPr>
                <w:color w:val="FF0000"/>
              </w:rPr>
            </w:pPr>
            <w:r>
              <w:rPr>
                <w:noProof/>
                <w:color w:val="FF0000"/>
                <w:lang w:val="de-DE" w:eastAsia="de-DE"/>
              </w:rPr>
              <w:lastRenderedPageBreak/>
              <w:drawing>
                <wp:inline distT="0" distB="0" distL="0" distR="0">
                  <wp:extent cx="2254173" cy="6978770"/>
                  <wp:effectExtent l="0" t="0" r="0" b="0"/>
                  <wp:docPr id="121" name="Grafik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623712" name="Picture 26"/>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2276247" cy="7047111"/>
                          </a:xfrm>
                          <a:prstGeom prst="rect">
                            <a:avLst/>
                          </a:prstGeom>
                          <a:noFill/>
                          <a:ln>
                            <a:noFill/>
                          </a:ln>
                        </pic:spPr>
                      </pic:pic>
                    </a:graphicData>
                  </a:graphic>
                </wp:inline>
              </w:drawing>
            </w:r>
          </w:p>
        </w:tc>
        <w:tc>
          <w:tcPr>
            <w:tcW w:w="4338" w:type="dxa"/>
          </w:tcPr>
          <w:p w:rsidR="008159E5" w:rsidRPr="008159E5" w:rsidRDefault="004E6BB7" w:rsidP="008159E5">
            <w:pPr>
              <w:jc w:val="left"/>
              <w:rPr>
                <w:u w:val="single"/>
              </w:rPr>
            </w:pPr>
            <w:r w:rsidRPr="008159E5">
              <w:rPr>
                <w:u w:val="single"/>
              </w:rPr>
              <w:t>Classes:</w:t>
            </w:r>
          </w:p>
          <w:p w:rsidR="008159E5" w:rsidRDefault="004E6BB7" w:rsidP="008159E5">
            <w:pPr>
              <w:jc w:val="left"/>
            </w:pPr>
            <w:r>
              <w:t>b</w:t>
            </w:r>
            <w:r w:rsidRPr="00A97292">
              <w:t>ook</w:t>
            </w:r>
            <w:r>
              <w:t>, coffee, medicine, mug, tea, beans</w:t>
            </w:r>
          </w:p>
          <w:p w:rsidR="008159E5" w:rsidRDefault="004E6BB7" w:rsidP="008159E5">
            <w:pPr>
              <w:jc w:val="left"/>
              <w:rPr>
                <w:u w:val="single"/>
              </w:rPr>
            </w:pPr>
            <w:r w:rsidRPr="008159E5">
              <w:rPr>
                <w:u w:val="single"/>
              </w:rPr>
              <w:t>Images:</w:t>
            </w:r>
          </w:p>
          <w:p w:rsidR="008159E5" w:rsidRDefault="004E6BB7" w:rsidP="008159E5">
            <w:pPr>
              <w:jc w:val="left"/>
            </w:pPr>
            <w:r>
              <w:t xml:space="preserve">Size: </w:t>
            </w:r>
            <w:r w:rsidRPr="008159E5">
              <w:t>128 x 128 x 3</w:t>
            </w:r>
            <w:r w:rsidR="00184137">
              <w:t xml:space="preserve"> (resized)              </w:t>
            </w:r>
            <w:r w:rsidRPr="008159E5">
              <w:br/>
            </w:r>
            <w:r>
              <w:t>Number: 2016 for each class</w:t>
            </w:r>
          </w:p>
          <w:p w:rsidR="00A10B09" w:rsidRDefault="00041487" w:rsidP="00A10B09">
            <w:pPr>
              <w:jc w:val="cent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1_7" style="width:154.5pt;height:154.5pt;mso-width-percent:0;mso-height-percent:0;mso-width-percent:0;mso-height-percent:0">
                  <v:imagedata r:id="rId23" o:title="1_7"/>
                </v:shape>
              </w:pict>
            </w:r>
          </w:p>
          <w:p w:rsidR="008159E5" w:rsidRPr="008159E5" w:rsidRDefault="004E6BB7" w:rsidP="008159E5">
            <w:pPr>
              <w:jc w:val="left"/>
              <w:rPr>
                <w:u w:val="single"/>
              </w:rPr>
            </w:pPr>
            <w:r w:rsidRPr="008159E5">
              <w:rPr>
                <w:u w:val="single"/>
              </w:rPr>
              <w:t>Learning curves</w:t>
            </w:r>
          </w:p>
          <w:p w:rsidR="0058414F" w:rsidRDefault="004A1B87" w:rsidP="008159E5">
            <w:pPr>
              <w:jc w:val="left"/>
            </w:pPr>
            <w:r>
              <w:rPr>
                <w:noProof/>
              </w:rPr>
              <w:object w:dxaOrig="4095" w:dyaOrig="2670">
                <v:shape id="_x0000_i1026" type="#_x0000_t75" alt="" style="width:204.75pt;height:133.5pt;mso-width-percent:0;mso-height-percent:0;mso-width-percent:0;mso-height-percent:0" o:ole="">
                  <v:imagedata r:id="rId24" o:title=""/>
                </v:shape>
                <o:OLEObject Type="Embed" ProgID="PBrush" ShapeID="_x0000_i1026" DrawAspect="Content" ObjectID="_1618401977" r:id="rId25"/>
              </w:object>
            </w:r>
          </w:p>
          <w:p w:rsidR="0058414F" w:rsidRPr="002F7408" w:rsidRDefault="004A1B87" w:rsidP="000D1807">
            <w:pPr>
              <w:keepNext/>
              <w:jc w:val="left"/>
            </w:pPr>
            <w:r>
              <w:rPr>
                <w:noProof/>
              </w:rPr>
              <w:object w:dxaOrig="4095" w:dyaOrig="2595">
                <v:shape id="_x0000_i1027" type="#_x0000_t75" alt="" style="width:204.75pt;height:129.75pt;mso-width-percent:0;mso-height-percent:0;mso-width-percent:0;mso-height-percent:0" o:ole="">
                  <v:imagedata r:id="rId26" o:title=""/>
                </v:shape>
                <o:OLEObject Type="Embed" ProgID="PBrush" ShapeID="_x0000_i1027" DrawAspect="Content" ObjectID="_1618401978" r:id="rId27"/>
              </w:object>
            </w:r>
          </w:p>
        </w:tc>
      </w:tr>
    </w:tbl>
    <w:p w:rsidR="0058414F" w:rsidRDefault="004E6BB7" w:rsidP="000D1807">
      <w:pPr>
        <w:pStyle w:val="Beschriftung"/>
        <w:rPr>
          <w:color w:val="FF0000"/>
        </w:rPr>
      </w:pPr>
      <w:bookmarkStart w:id="5" w:name="_Ref7693522"/>
      <w:r>
        <w:t xml:space="preserve">Figure </w:t>
      </w:r>
      <w:r>
        <w:fldChar w:fldCharType="begin"/>
      </w:r>
      <w:r>
        <w:instrText xml:space="preserve"> SEQ Figure \* ARABIC </w:instrText>
      </w:r>
      <w:r>
        <w:fldChar w:fldCharType="separate"/>
      </w:r>
      <w:r w:rsidR="003C17C4">
        <w:rPr>
          <w:noProof/>
        </w:rPr>
        <w:t>5</w:t>
      </w:r>
      <w:r>
        <w:fldChar w:fldCharType="end"/>
      </w:r>
      <w:bookmarkEnd w:id="5"/>
      <w:r>
        <w:t xml:space="preserve">: </w:t>
      </w:r>
      <w:r w:rsidR="00C57047">
        <w:t xml:space="preserve">(left) </w:t>
      </w:r>
      <w:r>
        <w:t>Network structure</w:t>
      </w:r>
      <w:r w:rsidR="00C57047">
        <w:t>, (right) Data, classes, and learning curves.</w:t>
      </w:r>
    </w:p>
    <w:p w:rsidR="008033EA" w:rsidRDefault="008033EA" w:rsidP="00DC246A">
      <w:pPr>
        <w:rPr>
          <w:color w:val="FF0000"/>
        </w:rPr>
      </w:pPr>
    </w:p>
    <w:p w:rsidR="000D1807" w:rsidRPr="00CC4C5A" w:rsidRDefault="004E6BB7" w:rsidP="000D1807">
      <w:r w:rsidRPr="00CC4C5A">
        <w:t xml:space="preserve">An accuracy of 100% is achieved. However, since real images are used in the recall, a lower recognition rate can be expected due to the different distribution of the </w:t>
      </w:r>
      <w:r>
        <w:t xml:space="preserve">image </w:t>
      </w:r>
      <w:r w:rsidRPr="00CC4C5A">
        <w:t>characteristics during training (virtual data) and recall (real data).</w:t>
      </w:r>
      <w:r>
        <w:t xml:space="preserve"> </w:t>
      </w:r>
      <w:r w:rsidRPr="00CC4C5A">
        <w:t xml:space="preserve">This </w:t>
      </w:r>
      <w:r>
        <w:t xml:space="preserve">property </w:t>
      </w:r>
      <w:r w:rsidRPr="00CC4C5A">
        <w:t>is associated with the term data mismatch.</w:t>
      </w:r>
      <w:r>
        <w:t xml:space="preserve"> </w:t>
      </w:r>
      <w:r w:rsidRPr="00CC4C5A">
        <w:t xml:space="preserve">To examine the effects of data mismatch, we have applied the </w:t>
      </w:r>
      <w:r>
        <w:t xml:space="preserve">trained neural </w:t>
      </w:r>
      <w:r w:rsidRPr="00CC4C5A">
        <w:t>net</w:t>
      </w:r>
      <w:r>
        <w:t>work</w:t>
      </w:r>
      <w:r w:rsidRPr="00CC4C5A">
        <w:t xml:space="preserve"> to real data. For this purpose, we </w:t>
      </w:r>
      <w:r>
        <w:t xml:space="preserve">have </w:t>
      </w:r>
      <w:r w:rsidRPr="00CC4C5A">
        <w:t>captured 100 images per class with two different cameras in the scenario described above.</w:t>
      </w:r>
      <w:r>
        <w:t xml:space="preserve"> The result</w:t>
      </w:r>
      <w:r w:rsidR="00AA5DCA">
        <w:t>s</w:t>
      </w:r>
      <w:r>
        <w:t xml:space="preserve"> </w:t>
      </w:r>
      <w:r w:rsidR="00AA5DCA">
        <w:t>are</w:t>
      </w:r>
      <w:r>
        <w:t xml:space="preserve"> shown in </w:t>
      </w:r>
      <w:r w:rsidR="00AA5DCA">
        <w:fldChar w:fldCharType="begin"/>
      </w:r>
      <w:r w:rsidR="00AA5DCA">
        <w:instrText xml:space="preserve"> REF _Ref7694699 \h </w:instrText>
      </w:r>
      <w:r w:rsidR="00AA5DCA">
        <w:fldChar w:fldCharType="separate"/>
      </w:r>
      <w:r w:rsidR="003C17C4">
        <w:t xml:space="preserve">Figure </w:t>
      </w:r>
      <w:r w:rsidR="003C17C4">
        <w:rPr>
          <w:noProof/>
        </w:rPr>
        <w:t>6</w:t>
      </w:r>
      <w:r w:rsidR="00AA5DCA">
        <w:fldChar w:fldCharType="end"/>
      </w:r>
      <w:r w:rsidR="00AA5DCA">
        <w:t xml:space="preserve">. We achieved an overall recall quality of 86%. </w:t>
      </w:r>
      <w:r w:rsidR="00AA5DCA" w:rsidRPr="00AA5DCA">
        <w:t>This initially confirms the viability of the concept. However, we have also observed problems when the number of classes becomes too high or when there is too little shape or texture information for the virtual images to be created.</w:t>
      </w:r>
      <w:r w:rsidR="00AA5DCA">
        <w:t xml:space="preserve"> </w:t>
      </w:r>
    </w:p>
    <w:p w:rsidR="000D1807" w:rsidRDefault="000D1807" w:rsidP="00DC246A">
      <w:pPr>
        <w:rPr>
          <w:color w:val="FF0000"/>
        </w:rPr>
      </w:pPr>
    </w:p>
    <w:tbl>
      <w:tblPr>
        <w:tblStyle w:val="Tabellenraster"/>
        <w:tblW w:w="0" w:type="auto"/>
        <w:tblCellMar>
          <w:top w:w="113" w:type="dxa"/>
          <w:bottom w:w="113" w:type="dxa"/>
        </w:tblCellMar>
        <w:tblLook w:val="04A0" w:firstRow="1" w:lastRow="0" w:firstColumn="1" w:lastColumn="0" w:noHBand="0" w:noVBand="1"/>
      </w:tblPr>
      <w:tblGrid>
        <w:gridCol w:w="4106"/>
        <w:gridCol w:w="4388"/>
      </w:tblGrid>
      <w:tr w:rsidR="00315D49" w:rsidTr="00A97292">
        <w:trPr>
          <w:trHeight w:val="618"/>
        </w:trPr>
        <w:tc>
          <w:tcPr>
            <w:tcW w:w="4106" w:type="dxa"/>
            <w:tcBorders>
              <w:bottom w:val="single" w:sz="4" w:space="0" w:color="auto"/>
              <w:right w:val="nil"/>
            </w:tcBorders>
          </w:tcPr>
          <w:p w:rsidR="00A97292" w:rsidRDefault="004E6BB7" w:rsidP="00A97292">
            <w:pPr>
              <w:jc w:val="center"/>
            </w:pPr>
            <w:r>
              <w:t>Confusion matrix</w:t>
            </w:r>
          </w:p>
          <w:p w:rsidR="00A97292" w:rsidRPr="00A97292" w:rsidRDefault="004E6BB7" w:rsidP="00A97292">
            <w:pPr>
              <w:jc w:val="center"/>
            </w:pPr>
            <w:r w:rsidRPr="00A97292">
              <w:rPr>
                <w:noProof/>
                <w:lang w:val="de-DE" w:eastAsia="de-DE"/>
              </w:rPr>
              <w:drawing>
                <wp:inline distT="0" distB="0" distL="0" distR="0">
                  <wp:extent cx="2018581" cy="2049400"/>
                  <wp:effectExtent l="0" t="0" r="1270" b="8255"/>
                  <wp:docPr id="120"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598911" name=""/>
                          <pic:cNvPicPr/>
                        </pic:nvPicPr>
                        <pic:blipFill>
                          <a:blip r:embed="rId28"/>
                          <a:stretch>
                            <a:fillRect/>
                          </a:stretch>
                        </pic:blipFill>
                        <pic:spPr>
                          <a:xfrm>
                            <a:off x="0" y="0"/>
                            <a:ext cx="2040862" cy="2072021"/>
                          </a:xfrm>
                          <a:prstGeom prst="rect">
                            <a:avLst/>
                          </a:prstGeom>
                        </pic:spPr>
                      </pic:pic>
                    </a:graphicData>
                  </a:graphic>
                </wp:inline>
              </w:drawing>
            </w:r>
          </w:p>
        </w:tc>
        <w:tc>
          <w:tcPr>
            <w:tcW w:w="4388" w:type="dxa"/>
            <w:tcBorders>
              <w:left w:val="nil"/>
              <w:bottom w:val="single" w:sz="4" w:space="0" w:color="auto"/>
            </w:tcBorders>
          </w:tcPr>
          <w:p w:rsidR="00A97292" w:rsidRDefault="004E6BB7" w:rsidP="00A97292">
            <w:pPr>
              <w:jc w:val="center"/>
            </w:pPr>
            <w:r>
              <w:t>Class performance</w:t>
            </w:r>
          </w:p>
          <w:tbl>
            <w:tblPr>
              <w:tblStyle w:val="Tabellenraster"/>
              <w:tblW w:w="0" w:type="auto"/>
              <w:tblLook w:val="04A0" w:firstRow="1" w:lastRow="0" w:firstColumn="1" w:lastColumn="0" w:noHBand="0" w:noVBand="1"/>
            </w:tblPr>
            <w:tblGrid>
              <w:gridCol w:w="1340"/>
              <w:gridCol w:w="1340"/>
              <w:gridCol w:w="1341"/>
            </w:tblGrid>
            <w:tr w:rsidR="00315D49" w:rsidTr="003820A1">
              <w:tc>
                <w:tcPr>
                  <w:tcW w:w="1340" w:type="dxa"/>
                </w:tcPr>
                <w:p w:rsidR="00A97292" w:rsidRPr="00A97292" w:rsidRDefault="004E6BB7" w:rsidP="00A97292">
                  <w:pPr>
                    <w:rPr>
                      <w:b/>
                    </w:rPr>
                  </w:pPr>
                  <w:r w:rsidRPr="00A97292">
                    <w:rPr>
                      <w:b/>
                    </w:rPr>
                    <w:t>class</w:t>
                  </w:r>
                </w:p>
              </w:tc>
              <w:tc>
                <w:tcPr>
                  <w:tcW w:w="1340" w:type="dxa"/>
                </w:tcPr>
                <w:p w:rsidR="00A97292" w:rsidRPr="00A97292" w:rsidRDefault="004E6BB7" w:rsidP="00A97292">
                  <w:pPr>
                    <w:rPr>
                      <w:b/>
                    </w:rPr>
                  </w:pPr>
                  <w:r w:rsidRPr="00A97292">
                    <w:rPr>
                      <w:b/>
                    </w:rPr>
                    <w:t>precision</w:t>
                  </w:r>
                </w:p>
              </w:tc>
              <w:tc>
                <w:tcPr>
                  <w:tcW w:w="1341" w:type="dxa"/>
                </w:tcPr>
                <w:p w:rsidR="00A97292" w:rsidRPr="00A97292" w:rsidRDefault="004E6BB7" w:rsidP="00A97292">
                  <w:pPr>
                    <w:rPr>
                      <w:b/>
                    </w:rPr>
                  </w:pPr>
                  <w:r>
                    <w:rPr>
                      <w:b/>
                    </w:rPr>
                    <w:t>r</w:t>
                  </w:r>
                  <w:r w:rsidRPr="00A97292">
                    <w:rPr>
                      <w:b/>
                    </w:rPr>
                    <w:t>ecall</w:t>
                  </w:r>
                </w:p>
              </w:tc>
            </w:tr>
            <w:tr w:rsidR="00315D49" w:rsidTr="003820A1">
              <w:tc>
                <w:tcPr>
                  <w:tcW w:w="1340" w:type="dxa"/>
                </w:tcPr>
                <w:p w:rsidR="00A97292" w:rsidRPr="00A97292" w:rsidRDefault="004E6BB7" w:rsidP="00A97292">
                  <w:r w:rsidRPr="00A97292">
                    <w:t>book</w:t>
                  </w:r>
                </w:p>
              </w:tc>
              <w:tc>
                <w:tcPr>
                  <w:tcW w:w="1340" w:type="dxa"/>
                </w:tcPr>
                <w:p w:rsidR="00A97292" w:rsidRPr="00A97292" w:rsidRDefault="004E6BB7" w:rsidP="00A97292">
                  <w:r w:rsidRPr="00A97292">
                    <w:t xml:space="preserve">0.97      </w:t>
                  </w:r>
                </w:p>
              </w:tc>
              <w:tc>
                <w:tcPr>
                  <w:tcW w:w="1341" w:type="dxa"/>
                </w:tcPr>
                <w:p w:rsidR="00A97292" w:rsidRPr="00A97292" w:rsidRDefault="004E6BB7" w:rsidP="00A97292">
                  <w:r w:rsidRPr="00A97292">
                    <w:t>0.92</w:t>
                  </w:r>
                </w:p>
              </w:tc>
            </w:tr>
            <w:tr w:rsidR="00315D49" w:rsidTr="003820A1">
              <w:tc>
                <w:tcPr>
                  <w:tcW w:w="1340" w:type="dxa"/>
                </w:tcPr>
                <w:p w:rsidR="00A97292" w:rsidRPr="00A97292" w:rsidRDefault="004E6BB7" w:rsidP="00A97292">
                  <w:r w:rsidRPr="00A97292">
                    <w:t>coffee</w:t>
                  </w:r>
                </w:p>
              </w:tc>
              <w:tc>
                <w:tcPr>
                  <w:tcW w:w="1340" w:type="dxa"/>
                </w:tcPr>
                <w:p w:rsidR="00A97292" w:rsidRPr="00A97292" w:rsidRDefault="004E6BB7" w:rsidP="00A97292">
                  <w:r w:rsidRPr="00A97292">
                    <w:t xml:space="preserve">0.92      </w:t>
                  </w:r>
                </w:p>
              </w:tc>
              <w:tc>
                <w:tcPr>
                  <w:tcW w:w="1341" w:type="dxa"/>
                </w:tcPr>
                <w:p w:rsidR="00A97292" w:rsidRPr="00A97292" w:rsidRDefault="004E6BB7" w:rsidP="00A97292">
                  <w:r w:rsidRPr="00A97292">
                    <w:t>0.73</w:t>
                  </w:r>
                </w:p>
              </w:tc>
            </w:tr>
            <w:tr w:rsidR="00315D49" w:rsidTr="003820A1">
              <w:tc>
                <w:tcPr>
                  <w:tcW w:w="1340" w:type="dxa"/>
                </w:tcPr>
                <w:p w:rsidR="00A97292" w:rsidRPr="00A97292" w:rsidRDefault="004E6BB7" w:rsidP="00A97292">
                  <w:r w:rsidRPr="00A97292">
                    <w:t>medicin</w:t>
                  </w:r>
                </w:p>
              </w:tc>
              <w:tc>
                <w:tcPr>
                  <w:tcW w:w="1340" w:type="dxa"/>
                </w:tcPr>
                <w:p w:rsidR="00A97292" w:rsidRPr="00A97292" w:rsidRDefault="004E6BB7" w:rsidP="00A97292">
                  <w:r w:rsidRPr="00A97292">
                    <w:t xml:space="preserve">1.00      </w:t>
                  </w:r>
                </w:p>
              </w:tc>
              <w:tc>
                <w:tcPr>
                  <w:tcW w:w="1341" w:type="dxa"/>
                </w:tcPr>
                <w:p w:rsidR="00A97292" w:rsidRPr="00A97292" w:rsidRDefault="004E6BB7" w:rsidP="00A97292">
                  <w:r w:rsidRPr="00A97292">
                    <w:t>0.98</w:t>
                  </w:r>
                </w:p>
              </w:tc>
            </w:tr>
            <w:tr w:rsidR="00315D49" w:rsidTr="003820A1">
              <w:tc>
                <w:tcPr>
                  <w:tcW w:w="1340" w:type="dxa"/>
                </w:tcPr>
                <w:p w:rsidR="00A97292" w:rsidRPr="00A97292" w:rsidRDefault="004E6BB7" w:rsidP="00A97292">
                  <w:r w:rsidRPr="00A97292">
                    <w:t>mug</w:t>
                  </w:r>
                </w:p>
              </w:tc>
              <w:tc>
                <w:tcPr>
                  <w:tcW w:w="1340" w:type="dxa"/>
                </w:tcPr>
                <w:p w:rsidR="00A97292" w:rsidRPr="00A97292" w:rsidRDefault="004E6BB7" w:rsidP="00A97292">
                  <w:r w:rsidRPr="00A97292">
                    <w:t xml:space="preserve">0.91      </w:t>
                  </w:r>
                </w:p>
              </w:tc>
              <w:tc>
                <w:tcPr>
                  <w:tcW w:w="1341" w:type="dxa"/>
                </w:tcPr>
                <w:p w:rsidR="00A97292" w:rsidRPr="00A97292" w:rsidRDefault="004E6BB7" w:rsidP="00A97292">
                  <w:r w:rsidRPr="00A97292">
                    <w:t xml:space="preserve">0.79      </w:t>
                  </w:r>
                </w:p>
              </w:tc>
            </w:tr>
            <w:tr w:rsidR="00315D49" w:rsidTr="003820A1">
              <w:tc>
                <w:tcPr>
                  <w:tcW w:w="1340" w:type="dxa"/>
                </w:tcPr>
                <w:p w:rsidR="00A97292" w:rsidRPr="00A97292" w:rsidRDefault="004E6BB7" w:rsidP="00A97292">
                  <w:r w:rsidRPr="00A97292">
                    <w:t>tea</w:t>
                  </w:r>
                </w:p>
              </w:tc>
              <w:tc>
                <w:tcPr>
                  <w:tcW w:w="1340" w:type="dxa"/>
                </w:tcPr>
                <w:p w:rsidR="00A97292" w:rsidRPr="00A97292" w:rsidRDefault="004E6BB7" w:rsidP="00A97292">
                  <w:r w:rsidRPr="00A97292">
                    <w:t xml:space="preserve">0.70      </w:t>
                  </w:r>
                </w:p>
              </w:tc>
              <w:tc>
                <w:tcPr>
                  <w:tcW w:w="1341" w:type="dxa"/>
                </w:tcPr>
                <w:p w:rsidR="00A97292" w:rsidRPr="00A97292" w:rsidRDefault="004E6BB7" w:rsidP="00A97292">
                  <w:r w:rsidRPr="00A97292">
                    <w:t xml:space="preserve">0.85      </w:t>
                  </w:r>
                </w:p>
              </w:tc>
            </w:tr>
            <w:tr w:rsidR="00315D49" w:rsidTr="003820A1">
              <w:tc>
                <w:tcPr>
                  <w:tcW w:w="1340" w:type="dxa"/>
                </w:tcPr>
                <w:p w:rsidR="00A97292" w:rsidRPr="00A97292" w:rsidRDefault="004E6BB7" w:rsidP="00A97292">
                  <w:r w:rsidRPr="00A97292">
                    <w:t>beans</w:t>
                  </w:r>
                </w:p>
              </w:tc>
              <w:tc>
                <w:tcPr>
                  <w:tcW w:w="1340" w:type="dxa"/>
                </w:tcPr>
                <w:p w:rsidR="00A97292" w:rsidRPr="00A97292" w:rsidRDefault="004E6BB7" w:rsidP="00A97292">
                  <w:r w:rsidRPr="00A97292">
                    <w:t xml:space="preserve">0.72      </w:t>
                  </w:r>
                </w:p>
              </w:tc>
              <w:tc>
                <w:tcPr>
                  <w:tcW w:w="1341" w:type="dxa"/>
                </w:tcPr>
                <w:p w:rsidR="00A97292" w:rsidRPr="00A97292" w:rsidRDefault="004E6BB7" w:rsidP="00A97292">
                  <w:r w:rsidRPr="00A97292">
                    <w:t xml:space="preserve">0.84      </w:t>
                  </w:r>
                </w:p>
              </w:tc>
            </w:tr>
          </w:tbl>
          <w:p w:rsidR="00A97292" w:rsidRPr="00A97292" w:rsidRDefault="00A97292" w:rsidP="00A97292">
            <w:pPr>
              <w:jc w:val="center"/>
            </w:pPr>
          </w:p>
        </w:tc>
      </w:tr>
      <w:tr w:rsidR="00315D49" w:rsidTr="00E74CB3">
        <w:tc>
          <w:tcPr>
            <w:tcW w:w="8494" w:type="dxa"/>
            <w:gridSpan w:val="2"/>
            <w:shd w:val="clear" w:color="auto" w:fill="auto"/>
          </w:tcPr>
          <w:p w:rsidR="00A97292" w:rsidRPr="00A97292" w:rsidRDefault="004E6BB7" w:rsidP="004F329D">
            <w:pPr>
              <w:keepNext/>
            </w:pPr>
            <w:r w:rsidRPr="00A97292">
              <w:t>Overall quality (recall): 86%</w:t>
            </w:r>
          </w:p>
        </w:tc>
      </w:tr>
    </w:tbl>
    <w:p w:rsidR="00FD386C" w:rsidRDefault="004E6BB7" w:rsidP="004F329D">
      <w:pPr>
        <w:pStyle w:val="Beschriftung"/>
      </w:pPr>
      <w:bookmarkStart w:id="6" w:name="_Ref7694699"/>
      <w:r>
        <w:t xml:space="preserve">Figure </w:t>
      </w:r>
      <w:r>
        <w:fldChar w:fldCharType="begin"/>
      </w:r>
      <w:r>
        <w:instrText xml:space="preserve"> SEQ Figure \* ARABIC </w:instrText>
      </w:r>
      <w:r>
        <w:fldChar w:fldCharType="separate"/>
      </w:r>
      <w:r w:rsidR="003C17C4">
        <w:rPr>
          <w:noProof/>
        </w:rPr>
        <w:t>6</w:t>
      </w:r>
      <w:r>
        <w:fldChar w:fldCharType="end"/>
      </w:r>
      <w:bookmarkEnd w:id="6"/>
      <w:r>
        <w:t>: Classification result of real images with a CNN that was created without any real images</w:t>
      </w:r>
      <w:r w:rsidR="009F11F8">
        <w:t>: (left) Confusion matrix, (right) Class performance.</w:t>
      </w:r>
    </w:p>
    <w:p w:rsidR="004F329D" w:rsidRPr="004F329D" w:rsidRDefault="004F329D" w:rsidP="004F329D"/>
    <w:p w:rsidR="00FF3346" w:rsidRDefault="004E6BB7" w:rsidP="00EE38F9">
      <w:pPr>
        <w:rPr>
          <w:b/>
        </w:rPr>
      </w:pPr>
      <w:r w:rsidRPr="00B717FB">
        <w:rPr>
          <w:b/>
        </w:rPr>
        <w:t>4. Conclusions</w:t>
      </w:r>
    </w:p>
    <w:p w:rsidR="00AA5DCA" w:rsidRDefault="004E6BB7" w:rsidP="00EE38F9">
      <w:r w:rsidRPr="002E1F00">
        <w:t xml:space="preserve">The </w:t>
      </w:r>
      <w:r w:rsidR="009F11F8">
        <w:t>recognition</w:t>
      </w:r>
      <w:r w:rsidRPr="002E1F00">
        <w:t xml:space="preserve"> of logistics objects is an essential prerequisite for the optimization of operational logistic</w:t>
      </w:r>
      <w:r>
        <w:t>s</w:t>
      </w:r>
      <w:r w:rsidRPr="002E1F00">
        <w:t xml:space="preserve"> processes.</w:t>
      </w:r>
      <w:r>
        <w:t xml:space="preserve"> I</w:t>
      </w:r>
      <w:r w:rsidRPr="002E1F00">
        <w:t xml:space="preserve">mage-based object recognition has </w:t>
      </w:r>
      <w:r>
        <w:t>evolved</w:t>
      </w:r>
      <w:r w:rsidRPr="002E1F00">
        <w:t xml:space="preserve"> enormously</w:t>
      </w:r>
      <w:r>
        <w:t xml:space="preserve"> </w:t>
      </w:r>
      <w:r>
        <w:lastRenderedPageBreak/>
        <w:t xml:space="preserve">through the advent of convolutional neural networks, but the lack of available data for training domain-specific networks remain a practical problem. As shown in the paper, the usage of simulated image data can be a solution approach. </w:t>
      </w:r>
      <w:r w:rsidRPr="007243A7">
        <w:t>The first results are promising: Without any real image data, we have created a neural network for classifying real objects by rendering simulated images with 3D software using geometry and texture information that could be available in product databases, for example.</w:t>
      </w:r>
      <w:r>
        <w:t xml:space="preserve"> </w:t>
      </w:r>
      <w:r w:rsidRPr="007243A7">
        <w:t>Within the presented research framework, however, further research is now necessary</w:t>
      </w:r>
      <w:r>
        <w:t xml:space="preserve"> in order to </w:t>
      </w:r>
      <w:r w:rsidRPr="007243A7">
        <w:t>further automate and generalize the processes.</w:t>
      </w:r>
      <w:r w:rsidR="00A93823">
        <w:t xml:space="preserve"> </w:t>
      </w:r>
      <w:r w:rsidR="00A93823" w:rsidRPr="00A93823">
        <w:t>In particular, research questions have to be answered regarding the necessary degree of detail of the image data to be simulated.</w:t>
      </w:r>
      <w:r w:rsidR="00A93823">
        <w:t xml:space="preserve"> </w:t>
      </w:r>
      <w:r w:rsidR="00A93823" w:rsidRPr="00A93823">
        <w:t>With the knowledge and methods resulting from this, service-oriented solutions for the automated creation of neural networks for specific object classes in specific application scenarios could be developed.</w:t>
      </w:r>
    </w:p>
    <w:p w:rsidR="007243A7" w:rsidRDefault="007243A7" w:rsidP="00EE38F9">
      <w:pPr>
        <w:rPr>
          <w:b/>
        </w:rPr>
      </w:pPr>
    </w:p>
    <w:p w:rsidR="00041487" w:rsidRPr="00B717FB" w:rsidRDefault="00041487" w:rsidP="00041487">
      <w:pPr>
        <w:rPr>
          <w:b/>
        </w:rPr>
      </w:pPr>
      <w:r w:rsidRPr="00B717FB">
        <w:rPr>
          <w:b/>
        </w:rPr>
        <w:t xml:space="preserve">5. </w:t>
      </w:r>
      <w:r w:rsidRPr="00041487">
        <w:rPr>
          <w:b/>
        </w:rPr>
        <w:t>Acknowledgements</w:t>
      </w:r>
    </w:p>
    <w:p w:rsidR="00041487" w:rsidRPr="00041487" w:rsidRDefault="00041487" w:rsidP="00EE38F9">
      <w:r w:rsidRPr="00041487">
        <w:t>The authors are partly funded by the Federal Ministry for Economic Affairs and Energy on the basis of a resolution of the German Bundestag under the "Central Innovation Programme for SMEs" (ZIM) in the R&amp;D project "Track4Goods". The R&amp;D project was developed within the ZIM network "NekoS".</w:t>
      </w:r>
    </w:p>
    <w:p w:rsidR="00041487" w:rsidRDefault="00041487" w:rsidP="00EE38F9">
      <w:pPr>
        <w:rPr>
          <w:b/>
        </w:rPr>
      </w:pPr>
    </w:p>
    <w:p w:rsidR="00FF3346" w:rsidRPr="00B717FB" w:rsidRDefault="00041487" w:rsidP="00EE38F9">
      <w:pPr>
        <w:rPr>
          <w:b/>
        </w:rPr>
      </w:pPr>
      <w:r>
        <w:rPr>
          <w:b/>
        </w:rPr>
        <w:t>6</w:t>
      </w:r>
      <w:r w:rsidR="004E6BB7" w:rsidRPr="00B717FB">
        <w:rPr>
          <w:b/>
        </w:rPr>
        <w:t xml:space="preserve">. </w:t>
      </w:r>
      <w:r w:rsidR="00631DAB" w:rsidRPr="00B717FB">
        <w:rPr>
          <w:b/>
        </w:rPr>
        <w:t>Bibliographical references</w:t>
      </w:r>
    </w:p>
    <w:sdt>
      <w:sdtPr>
        <w:tag w:val="CitaviBibliography"/>
        <w:id w:val="278690242"/>
        <w:placeholder>
          <w:docPart w:val="DefaultPlaceholder_1081868574"/>
        </w:placeholder>
      </w:sdtPr>
      <w:sdtEndPr/>
      <w:sdtContent>
        <w:p w:rsidR="00A75DC7" w:rsidRDefault="004E6BB7" w:rsidP="00A75DC7">
          <w:pPr>
            <w:pStyle w:val="CitaviBibliographyEntry"/>
          </w:pPr>
          <w:r>
            <w:fldChar w:fldCharType="begin"/>
          </w:r>
          <w:r w:rsidRPr="00DC46A5">
            <w:instrText>ADDIN CitaviBibliography</w:instrText>
          </w:r>
          <w:r>
            <w:fldChar w:fldCharType="separate"/>
          </w:r>
          <w:bookmarkStart w:id="7" w:name="_CTVL0011169af0422ce43709e1542671ffa55e4"/>
          <w:r w:rsidR="00A75DC7">
            <w:t xml:space="preserve">Abadi, M., Barham, P., Chen, J., Chen, Z., Davis, A., Dean, J., . . . Zheng, X. (2016). </w:t>
          </w:r>
          <w:bookmarkEnd w:id="7"/>
          <w:r w:rsidR="00A75DC7" w:rsidRPr="00A75DC7">
            <w:rPr>
              <w:i/>
            </w:rPr>
            <w:t>TensorFlow: A system for large-scale machine learning</w:t>
          </w:r>
          <w:r w:rsidR="00A75DC7" w:rsidRPr="00A75DC7">
            <w:t xml:space="preserve">. Retrieved from http://arxiv.org/pdf/1605.08695v2 </w:t>
          </w:r>
        </w:p>
        <w:p w:rsidR="00A75DC7" w:rsidRDefault="00A75DC7" w:rsidP="00A75DC7">
          <w:pPr>
            <w:pStyle w:val="CitaviBibliographyEntry"/>
          </w:pPr>
          <w:bookmarkStart w:id="8" w:name="_CTVL00127c97b32a2e54bd49101bc364f9692db"/>
          <w:r>
            <w:t xml:space="preserve">Alom, M. Z., Taha, T. M., Yakopcic, C., Westberg, S., Hasan, M., Van Esesn, B. C., . . . Asari, V. K. (2018). The History Began from AlexNet: A Comprehensive Survey on Deep Learning Approaches. </w:t>
          </w:r>
          <w:bookmarkEnd w:id="8"/>
          <w:r w:rsidRPr="00A75DC7">
            <w:rPr>
              <w:i/>
            </w:rPr>
            <w:t>CoRR</w:t>
          </w:r>
          <w:r w:rsidRPr="00A75DC7">
            <w:t xml:space="preserve">, </w:t>
          </w:r>
          <w:r w:rsidRPr="00A75DC7">
            <w:rPr>
              <w:i/>
            </w:rPr>
            <w:t>abs/1803.01164</w:t>
          </w:r>
          <w:r w:rsidRPr="00A75DC7">
            <w:t>.</w:t>
          </w:r>
        </w:p>
        <w:p w:rsidR="00A75DC7" w:rsidRDefault="00A75DC7" w:rsidP="00A75DC7">
          <w:pPr>
            <w:pStyle w:val="CitaviBibliographyEntry"/>
          </w:pPr>
          <w:bookmarkStart w:id="9" w:name="_CTVL001f49e8aac34214453adb8ebaadcdbc12b"/>
          <w:r>
            <w:t xml:space="preserve">Amato, G., Carrara, F., Falchi, F., Gennaro, C., Meghini, C., &amp; Vairo, C. (2017). Deep learning for decentralized parking lot occupancy detection. </w:t>
          </w:r>
          <w:bookmarkEnd w:id="9"/>
          <w:r w:rsidRPr="00A75DC7">
            <w:rPr>
              <w:i/>
            </w:rPr>
            <w:t>Expert Systems with Applications</w:t>
          </w:r>
          <w:r w:rsidRPr="00A75DC7">
            <w:t xml:space="preserve">, </w:t>
          </w:r>
          <w:r w:rsidRPr="00A75DC7">
            <w:rPr>
              <w:i/>
            </w:rPr>
            <w:t>72</w:t>
          </w:r>
          <w:r w:rsidRPr="00A75DC7">
            <w:t>, 327–334. https://doi.org/10.1016/j.eswa.2016.10.055</w:t>
          </w:r>
        </w:p>
        <w:p w:rsidR="00A75DC7" w:rsidRDefault="00A75DC7" w:rsidP="00A75DC7">
          <w:pPr>
            <w:pStyle w:val="CitaviBibliographyEntry"/>
          </w:pPr>
          <w:bookmarkStart w:id="10" w:name="_CTVL001d28ae5ef059e45e693b310cbf8288c61"/>
          <w:r>
            <w:lastRenderedPageBreak/>
            <w:t>Blender Online Community. (2019). Blender - a 3D modelling and rendering package. Retrieved from http://www.blender.org</w:t>
          </w:r>
        </w:p>
        <w:p w:rsidR="00A75DC7" w:rsidRDefault="00A75DC7" w:rsidP="00A75DC7">
          <w:pPr>
            <w:pStyle w:val="CitaviBibliographyEntry"/>
          </w:pPr>
          <w:bookmarkStart w:id="11" w:name="_CTVL001b8a7ca3f65ef4dc7a8e1d8be9215214c"/>
          <w:bookmarkEnd w:id="10"/>
          <w:r>
            <w:t xml:space="preserve">Borstell, H. (2018). A short survey of image processing in logistics. In M. Schenk (Ed.), </w:t>
          </w:r>
          <w:bookmarkEnd w:id="11"/>
          <w:r w:rsidRPr="00A75DC7">
            <w:rPr>
              <w:i/>
            </w:rPr>
            <w:t xml:space="preserve">11th International Doctoral Student Workshop on Logistics </w:t>
          </w:r>
          <w:r w:rsidRPr="00A75DC7">
            <w:t>(pp. 43–46). Magdeburg: Universität Magdeburg.</w:t>
          </w:r>
        </w:p>
        <w:p w:rsidR="00A75DC7" w:rsidRDefault="00A75DC7" w:rsidP="00A75DC7">
          <w:pPr>
            <w:pStyle w:val="CitaviBibliographyEntry"/>
          </w:pPr>
          <w:bookmarkStart w:id="12" w:name="_CTVL001e15bf84edb7649acac3053779eb9900c"/>
          <w:r>
            <w:t xml:space="preserve">Cho, T.-H., Conners, R. W., &amp; Araman, P. A. (1991). A comparison of rule-based, k-nearest neighbor, and neural net classifiers for automated industrial inspection. In J. Feinstein (Ed.), </w:t>
          </w:r>
          <w:bookmarkEnd w:id="12"/>
          <w:r w:rsidRPr="00A75DC7">
            <w:rPr>
              <w:i/>
            </w:rPr>
            <w:t xml:space="preserve">Proceedings of the IEEE/ACM International Conference on Developing and Managing Expert System Programs: September 30-October 2, 1991, Washington, D.C </w:t>
          </w:r>
          <w:r w:rsidRPr="00A75DC7">
            <w:t>(pp. 202–209). Los Alamitos, Calif: IEEE Computer Society Press. https://doi.org/10.1109/DMESP.1991.171738</w:t>
          </w:r>
        </w:p>
        <w:p w:rsidR="00A75DC7" w:rsidRPr="00A75DC7" w:rsidRDefault="00A75DC7" w:rsidP="00A75DC7">
          <w:pPr>
            <w:pStyle w:val="CitaviBibliographyEntry"/>
            <w:rPr>
              <w:i/>
              <w:lang w:val="de-DE"/>
            </w:rPr>
          </w:pPr>
          <w:bookmarkStart w:id="13" w:name="_CTVL001a31e97ea4fb945b592901b9852f1df32"/>
          <w:r w:rsidRPr="00A75DC7">
            <w:rPr>
              <w:lang w:val="de-DE"/>
            </w:rPr>
            <w:t xml:space="preserve">Chollet, F., &amp; others. (2015). </w:t>
          </w:r>
          <w:bookmarkEnd w:id="13"/>
          <w:r w:rsidRPr="00A75DC7">
            <w:rPr>
              <w:i/>
              <w:lang w:val="de-DE"/>
            </w:rPr>
            <w:t>Keras.</w:t>
          </w:r>
        </w:p>
        <w:p w:rsidR="00A75DC7" w:rsidRDefault="00A75DC7" w:rsidP="00A75DC7">
          <w:pPr>
            <w:pStyle w:val="CitaviBibliographyEntry"/>
          </w:pPr>
          <w:bookmarkStart w:id="14" w:name="_CTVL0016eee254ba42f4ccdad61ae62f1251416"/>
          <w:r w:rsidRPr="00A75DC7">
            <w:rPr>
              <w:lang w:val="de-DE"/>
            </w:rPr>
            <w:t xml:space="preserve">Erickson, B. J., Korfiatis, P., Akkus, Z., Kline, T., &amp; Philbrick, K. (2017). </w:t>
          </w:r>
          <w:r>
            <w:t xml:space="preserve">Toolkits and Libraries for Deep Learning. </w:t>
          </w:r>
          <w:bookmarkEnd w:id="14"/>
          <w:r w:rsidRPr="00A75DC7">
            <w:rPr>
              <w:i/>
            </w:rPr>
            <w:t>Journal of Digital Imaging</w:t>
          </w:r>
          <w:r w:rsidRPr="00A75DC7">
            <w:t xml:space="preserve">, </w:t>
          </w:r>
          <w:r w:rsidRPr="00A75DC7">
            <w:rPr>
              <w:i/>
            </w:rPr>
            <w:t>30</w:t>
          </w:r>
          <w:r w:rsidRPr="00A75DC7">
            <w:t>(4), 400–405. https://doi.org/10.1007/s10278-017-9965-6</w:t>
          </w:r>
        </w:p>
        <w:p w:rsidR="00A75DC7" w:rsidRDefault="00A75DC7" w:rsidP="00A75DC7">
          <w:pPr>
            <w:pStyle w:val="CitaviBibliographyEntry"/>
          </w:pPr>
          <w:bookmarkStart w:id="15" w:name="_CTVL001c80ee6ad05544fe382d6da92bb04b214"/>
          <w:r>
            <w:t xml:space="preserve">Grzeszick, R., Feldhorst, S., Mosblech, C., Fink, G. A., &amp; Hompel, M. ten. (2016). Camera-assisted Pick-by-feel. </w:t>
          </w:r>
          <w:bookmarkEnd w:id="15"/>
          <w:r w:rsidRPr="00A75DC7">
            <w:rPr>
              <w:i/>
            </w:rPr>
            <w:t>Logistics Journal : Proceedings</w:t>
          </w:r>
          <w:r w:rsidRPr="00A75DC7">
            <w:t xml:space="preserve">, </w:t>
          </w:r>
          <w:r w:rsidRPr="00A75DC7">
            <w:rPr>
              <w:i/>
            </w:rPr>
            <w:t xml:space="preserve">2016. </w:t>
          </w:r>
          <w:r w:rsidRPr="00A75DC7">
            <w:t>https://doi.org/10.2195/lj_Proc_grzeszick_en_201610_01</w:t>
          </w:r>
        </w:p>
        <w:p w:rsidR="00A75DC7" w:rsidRDefault="00A75DC7" w:rsidP="00A75DC7">
          <w:pPr>
            <w:pStyle w:val="CitaviBibliographyEntry"/>
          </w:pPr>
          <w:bookmarkStart w:id="16" w:name="_CTVL001c283b572722e4723b12199ede1a342e5"/>
          <w:r>
            <w:t xml:space="preserve">He, K., Zhang, X., Ren, S., &amp; Sun, J. (2016). Deep Residual Learning for Image Recognition. In </w:t>
          </w:r>
          <w:bookmarkEnd w:id="16"/>
          <w:r w:rsidRPr="00A75DC7">
            <w:rPr>
              <w:i/>
            </w:rPr>
            <w:t xml:space="preserve">2016 IEEE Conference on Computer Vision and Pattern Recognition (CVPR) </w:t>
          </w:r>
          <w:r w:rsidRPr="00A75DC7">
            <w:t>(pp. 770–778). IEEE. https://doi.org/10.1109/CVPR.2016.90</w:t>
          </w:r>
        </w:p>
        <w:p w:rsidR="00A75DC7" w:rsidRDefault="00A75DC7" w:rsidP="00A75DC7">
          <w:pPr>
            <w:pStyle w:val="CitaviBibliographyEntry"/>
          </w:pPr>
          <w:bookmarkStart w:id="17" w:name="_CTVL001ef46a5d2bc5e4c45a360da3a851211de"/>
          <w:r>
            <w:t xml:space="preserve">Katz, G., Shin, E. C. R., &amp; Song, D. (2016). Explorekit: Automatic Feature Generation and Selection. In F. Bonchi, J. Domingo-Ferrer, R. Baeza-Yates, Z.-H. Zhou, &amp; X. Wu (Eds.), </w:t>
          </w:r>
          <w:bookmarkEnd w:id="17"/>
          <w:r w:rsidRPr="00A75DC7">
            <w:rPr>
              <w:i/>
            </w:rPr>
            <w:t xml:space="preserve">16th IEEE International Conference on Data Mining: 12-15 December 2016, Barcelona, Catalonia, Spain : proceedings </w:t>
          </w:r>
          <w:r w:rsidRPr="00A75DC7">
            <w:t>(pp. 979–984). Piscataway, NJ: IEEE. https://doi.org/10.1109/ICDM.2016.0123</w:t>
          </w:r>
        </w:p>
        <w:p w:rsidR="00A75DC7" w:rsidRDefault="00A75DC7" w:rsidP="00A75DC7">
          <w:pPr>
            <w:pStyle w:val="CitaviBibliographyEntry"/>
          </w:pPr>
          <w:bookmarkStart w:id="18" w:name="_CTVL001de75932f7e9c44719f3c158cab15721a"/>
          <w:r>
            <w:t xml:space="preserve">Koenig, N., &amp; Howard, A. (2004). Design and Use Paradigms for Gazebo, An Open-Source Multi-Robot Simulator. In </w:t>
          </w:r>
          <w:bookmarkEnd w:id="18"/>
          <w:r w:rsidRPr="00A75DC7">
            <w:rPr>
              <w:i/>
            </w:rPr>
            <w:t xml:space="preserve">In IEEE/RSJ International Conference on Intelligent Robots and Systems </w:t>
          </w:r>
          <w:r w:rsidRPr="00A75DC7">
            <w:t>(pp. 2149–2154).</w:t>
          </w:r>
        </w:p>
        <w:p w:rsidR="00A75DC7" w:rsidRDefault="00A75DC7" w:rsidP="00A75DC7">
          <w:pPr>
            <w:pStyle w:val="CitaviBibliographyEntry"/>
          </w:pPr>
          <w:bookmarkStart w:id="19" w:name="_CTVL0016e87e358742e49b089e93d2e323a4fff"/>
          <w:r>
            <w:lastRenderedPageBreak/>
            <w:t xml:space="preserve">LeCun, Y., Bengio, Y., &amp; Hinton, G. (2015). Deep learning. </w:t>
          </w:r>
          <w:bookmarkEnd w:id="19"/>
          <w:r w:rsidRPr="00A75DC7">
            <w:rPr>
              <w:i/>
            </w:rPr>
            <w:t>Nature</w:t>
          </w:r>
          <w:r w:rsidRPr="00A75DC7">
            <w:t xml:space="preserve">, </w:t>
          </w:r>
          <w:r w:rsidRPr="00A75DC7">
            <w:rPr>
              <w:i/>
            </w:rPr>
            <w:t>521</w:t>
          </w:r>
          <w:r w:rsidRPr="00A75DC7">
            <w:t>(7553), 436–444. https://doi.org/10.1038/nature14539</w:t>
          </w:r>
        </w:p>
        <w:p w:rsidR="00A75DC7" w:rsidRDefault="00A75DC7" w:rsidP="00A75DC7">
          <w:pPr>
            <w:pStyle w:val="CitaviBibliographyEntry"/>
          </w:pPr>
          <w:bookmarkStart w:id="20" w:name="_CTVL001bb02f546417744b28b226e939034a143"/>
          <w:r>
            <w:t xml:space="preserve">Li, X., Wang, K., Tian, Y., Yan, L., Deng, F., &amp; Wang, F.-Y. (2018). The ParallelEye Dataset: A Large Collection of Virtual Images for Traffic Vision Research. </w:t>
          </w:r>
          <w:bookmarkEnd w:id="20"/>
          <w:r w:rsidRPr="00A75DC7">
            <w:rPr>
              <w:i/>
            </w:rPr>
            <w:t>IEEE Transactions on Intelligent Transportation Systems</w:t>
          </w:r>
          <w:r w:rsidRPr="00A75DC7">
            <w:t>, 1–13. https://doi.org/10.1109/TITS.2018.2857566</w:t>
          </w:r>
        </w:p>
        <w:p w:rsidR="00A75DC7" w:rsidRDefault="00A75DC7" w:rsidP="00A75DC7">
          <w:pPr>
            <w:pStyle w:val="CitaviBibliographyEntry"/>
          </w:pPr>
          <w:bookmarkStart w:id="21" w:name="_CTVL001742e9b0ed7f34f3bb4e6dcb3ddc6006e"/>
          <w:r w:rsidRPr="00A75DC7">
            <w:rPr>
              <w:lang w:val="de-DE"/>
            </w:rPr>
            <w:t xml:space="preserve">Logivations GmbH. (2018). Kamerabasierte Objekterkennung - Deep Machine Learning in Verbindung mit Computer Vision. </w:t>
          </w:r>
          <w:r>
            <w:t>Retrieved from https://www.logivations.com/de/land/pdf/KameraBasierte_Objekterkennung.pdf</w:t>
          </w:r>
        </w:p>
        <w:p w:rsidR="00A75DC7" w:rsidRDefault="00A75DC7" w:rsidP="00A75DC7">
          <w:pPr>
            <w:pStyle w:val="CitaviBibliographyEntry"/>
          </w:pPr>
          <w:bookmarkStart w:id="22" w:name="_CTVL001e948fe9bedf147d5aff1ab5673424853"/>
          <w:bookmarkEnd w:id="21"/>
          <w:r>
            <w:t xml:space="preserve">Luke Taylor, &amp; Geoff S. Nitschke. (2017). Improving Deep Learning using Generic Data Augmentation. </w:t>
          </w:r>
          <w:bookmarkEnd w:id="22"/>
          <w:r w:rsidRPr="00A75DC7">
            <w:rPr>
              <w:i/>
            </w:rPr>
            <w:t>CoRR</w:t>
          </w:r>
          <w:r w:rsidRPr="00A75DC7">
            <w:t xml:space="preserve">, </w:t>
          </w:r>
          <w:r w:rsidRPr="00A75DC7">
            <w:rPr>
              <w:i/>
            </w:rPr>
            <w:t>abs/1708.06020</w:t>
          </w:r>
          <w:r w:rsidRPr="00A75DC7">
            <w:t>.</w:t>
          </w:r>
        </w:p>
        <w:p w:rsidR="00A75DC7" w:rsidRDefault="00A75DC7" w:rsidP="00A75DC7">
          <w:pPr>
            <w:pStyle w:val="CitaviBibliographyEntry"/>
          </w:pPr>
          <w:bookmarkStart w:id="23" w:name="_CTVL00108352723794b4a5dbeaa81e189c4cff4"/>
          <w:r>
            <w:t xml:space="preserve">Ng, A. (2018). </w:t>
          </w:r>
          <w:bookmarkEnd w:id="23"/>
          <w:r w:rsidRPr="00A75DC7">
            <w:rPr>
              <w:i/>
            </w:rPr>
            <w:t>Machine Learning Yearning: Technical Strategy for AI Engineers, In the Era of Deep Learning</w:t>
          </w:r>
          <w:r w:rsidRPr="00A75DC7">
            <w:t xml:space="preserve">. Retrieved from https://www.mlyearning.org/ </w:t>
          </w:r>
        </w:p>
        <w:p w:rsidR="00A75DC7" w:rsidRDefault="00A75DC7" w:rsidP="00A75DC7">
          <w:pPr>
            <w:pStyle w:val="CitaviBibliographyEntry"/>
          </w:pPr>
          <w:bookmarkStart w:id="24" w:name="_CTVL0013e47257c726b42009bbebe88ec00936a"/>
          <w:r>
            <w:t xml:space="preserve">Pan, S. J., &amp; Yang, Q. (2010). A Survey on Transfer Learning. </w:t>
          </w:r>
          <w:bookmarkEnd w:id="24"/>
          <w:r w:rsidRPr="00A75DC7">
            <w:rPr>
              <w:i/>
            </w:rPr>
            <w:t>IEEE Transactions on Knowledge and Data Engineering</w:t>
          </w:r>
          <w:r w:rsidRPr="00A75DC7">
            <w:t xml:space="preserve">, </w:t>
          </w:r>
          <w:r w:rsidRPr="00A75DC7">
            <w:rPr>
              <w:i/>
            </w:rPr>
            <w:t>22</w:t>
          </w:r>
          <w:r w:rsidRPr="00A75DC7">
            <w:t>(10), 1345–1359. https://doi.org/10.1109/TKDE.2009.191</w:t>
          </w:r>
        </w:p>
        <w:p w:rsidR="00A75DC7" w:rsidRDefault="00A75DC7" w:rsidP="00A75DC7">
          <w:pPr>
            <w:pStyle w:val="CitaviBibliographyEntry"/>
          </w:pPr>
          <w:bookmarkStart w:id="25" w:name="_CTVL001688d839da5b94c3387b92353c0a48dc8"/>
          <w:r>
            <w:t xml:space="preserve">Redmon, J., &amp; Farhadi, A. (2016). </w:t>
          </w:r>
          <w:bookmarkEnd w:id="25"/>
          <w:r w:rsidRPr="00A75DC7">
            <w:rPr>
              <w:i/>
            </w:rPr>
            <w:t>YOLO9000: Better, Faster, Stronger</w:t>
          </w:r>
          <w:r w:rsidRPr="00A75DC7">
            <w:t xml:space="preserve">. Retrieved from http://arxiv.org/pdf/1612.08242v1 </w:t>
          </w:r>
        </w:p>
        <w:p w:rsidR="00A75DC7" w:rsidRDefault="00A75DC7" w:rsidP="00A75DC7">
          <w:pPr>
            <w:pStyle w:val="CitaviBibliographyEntry"/>
            <w:rPr>
              <w:i/>
            </w:rPr>
          </w:pPr>
          <w:bookmarkStart w:id="26" w:name="_CTVL001fdb08ff215054a50821f1179cb8ee263"/>
          <w:r>
            <w:t xml:space="preserve">Sarkar, K., Varanasi, K., &amp; Stricker, D. (2017). Trained 3D Models for CNN based Object Recognition. In </w:t>
          </w:r>
          <w:bookmarkEnd w:id="26"/>
          <w:r w:rsidRPr="00A75DC7">
            <w:rPr>
              <w:i/>
            </w:rPr>
            <w:t>VISIGRAPP.</w:t>
          </w:r>
        </w:p>
        <w:p w:rsidR="00A75DC7" w:rsidRDefault="00A75DC7" w:rsidP="00A75DC7">
          <w:pPr>
            <w:pStyle w:val="CitaviBibliographyEntry"/>
            <w:rPr>
              <w:i/>
            </w:rPr>
          </w:pPr>
          <w:bookmarkStart w:id="27" w:name="_CTVL00123ea18ee6784485a89738acc8b098faf"/>
          <w:r>
            <w:t xml:space="preserve">Szegedy, C., Liu, W., Yangqing, J., Pierre, S., Scott, R., Dragomir, A., . . . Andrew, R. (2015). Going Deeper with Convolutions. In </w:t>
          </w:r>
          <w:bookmarkEnd w:id="27"/>
          <w:r w:rsidRPr="00A75DC7">
            <w:rPr>
              <w:i/>
            </w:rPr>
            <w:t>Computer Vision and Pattern Recognition (CVPR).</w:t>
          </w:r>
        </w:p>
        <w:p w:rsidR="00A75DC7" w:rsidRDefault="00A75DC7" w:rsidP="00A75DC7">
          <w:pPr>
            <w:pStyle w:val="CitaviBibliographyEntry"/>
          </w:pPr>
          <w:bookmarkStart w:id="28" w:name="_CTVL001cef45d45db6a4ce19c47a806c01cd6ff"/>
          <w:r w:rsidRPr="00A75DC7">
            <w:rPr>
              <w:lang w:val="de-DE"/>
            </w:rPr>
            <w:t xml:space="preserve">Thamer, H., &amp; Weimer, D. (2013). Software simuliert Sensorik - 3D-Bildverarbeitung für die Logistikautomatisierung. </w:t>
          </w:r>
          <w:bookmarkEnd w:id="28"/>
          <w:r w:rsidRPr="00A75DC7">
            <w:rPr>
              <w:i/>
            </w:rPr>
            <w:t>Hebezeuge Fördermittel, 2016</w:t>
          </w:r>
          <w:r w:rsidRPr="00A75DC7">
            <w:t>. (5), 252–254.</w:t>
          </w:r>
        </w:p>
        <w:p w:rsidR="002E1F00" w:rsidRPr="00A75DC7" w:rsidRDefault="00A75DC7" w:rsidP="00A75DC7">
          <w:pPr>
            <w:pStyle w:val="CitaviBibliographyEntry"/>
          </w:pPr>
          <w:bookmarkStart w:id="29" w:name="_CTVL001dba409dba8ff4b58b3530c217968f6eb"/>
          <w:r>
            <w:t>Unity Technologies. (2019). Unity User Manual (2019.1 beta). Retrieved from https://docs.unity3d.com/2019.1/Documentation/Manual/</w:t>
          </w:r>
          <w:bookmarkEnd w:id="29"/>
          <w:r w:rsidR="004E6BB7">
            <w:fldChar w:fldCharType="end"/>
          </w:r>
        </w:p>
      </w:sdtContent>
    </w:sdt>
    <w:sectPr w:rsidR="002E1F00" w:rsidRPr="00A75DC7" w:rsidSect="00C8585B">
      <w:headerReference w:type="default" r:id="rId29"/>
      <w:footerReference w:type="default" r:id="rId30"/>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3E09" w:rsidRDefault="00453E09">
      <w:pPr>
        <w:spacing w:line="240" w:lineRule="auto"/>
      </w:pPr>
      <w:r>
        <w:separator/>
      </w:r>
    </w:p>
  </w:endnote>
  <w:endnote w:type="continuationSeparator" w:id="0">
    <w:p w:rsidR="00453E09" w:rsidRDefault="00453E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2497" w:rsidRDefault="005E2497" w:rsidP="00D33516">
    <w:pPr>
      <w:pStyle w:val="Fuzeile"/>
      <w:jc w:val="center"/>
    </w:pPr>
  </w:p>
  <w:p w:rsidR="00362E5F" w:rsidRPr="00796C22" w:rsidRDefault="004E6BB7" w:rsidP="00D33516">
    <w:pPr>
      <w:pStyle w:val="Fuzeile"/>
      <w:jc w:val="center"/>
    </w:pPr>
    <w:r w:rsidRPr="00796C22">
      <w:t>Contact Information</w:t>
    </w:r>
  </w:p>
  <w:p w:rsidR="005E2497" w:rsidRPr="007559FA" w:rsidRDefault="00453E09" w:rsidP="00D33516">
    <w:pPr>
      <w:pStyle w:val="Fuzeile"/>
      <w:jc w:val="center"/>
    </w:pPr>
    <w:hyperlink r:id="rId1" w:history="1">
      <w:r w:rsidR="004E6BB7" w:rsidRPr="007559FA">
        <w:rPr>
          <w:rStyle w:val="Hyperlink"/>
          <w:sz w:val="28"/>
        </w:rPr>
        <w:t>convencionuclv@uclv.cu</w:t>
      </w:r>
    </w:hyperlink>
  </w:p>
  <w:p w:rsidR="005E2497" w:rsidRPr="007559FA" w:rsidRDefault="00453E09" w:rsidP="00D33516">
    <w:pPr>
      <w:pStyle w:val="Fuzeile"/>
      <w:jc w:val="center"/>
    </w:pPr>
    <w:hyperlink r:id="rId2" w:history="1">
      <w:r w:rsidR="004E6BB7" w:rsidRPr="007559FA">
        <w:rPr>
          <w:rStyle w:val="Hyperlink"/>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3E09" w:rsidRDefault="00453E09">
      <w:pPr>
        <w:spacing w:line="240" w:lineRule="auto"/>
      </w:pPr>
      <w:r>
        <w:separator/>
      </w:r>
    </w:p>
  </w:footnote>
  <w:footnote w:type="continuationSeparator" w:id="0">
    <w:p w:rsidR="00453E09" w:rsidRDefault="00453E0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0758" w:rsidRPr="00090C2A" w:rsidRDefault="004E6BB7" w:rsidP="00D33516">
    <w:pPr>
      <w:pStyle w:val="Kopfzeile"/>
      <w:jc w:val="center"/>
    </w:pPr>
    <w:r>
      <w:rPr>
        <w:noProof/>
        <w:lang w:val="de-DE" w:eastAsia="de-DE"/>
      </w:rPr>
      <w:drawing>
        <wp:anchor distT="0" distB="0" distL="114300" distR="114300" simplePos="0" relativeHeight="251658240" behindDoc="1" locked="0" layoutInCell="1" allowOverlap="1">
          <wp:simplePos x="0" y="0"/>
          <wp:positionH relativeFrom="column">
            <wp:posOffset>5387340</wp:posOffset>
          </wp:positionH>
          <wp:positionV relativeFrom="paragraph">
            <wp:posOffset>-169545</wp:posOffset>
          </wp:positionV>
          <wp:extent cx="714375" cy="836295"/>
          <wp:effectExtent l="0" t="0" r="9525" b="1905"/>
          <wp:wrapNone/>
          <wp:docPr id="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908444"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714375" cy="836295"/>
                  </a:xfrm>
                  <a:prstGeom prst="rect">
                    <a:avLst/>
                  </a:prstGeom>
                  <a:noFill/>
                  <a:ln>
                    <a:noFill/>
                  </a:ln>
                </pic:spPr>
              </pic:pic>
            </a:graphicData>
          </a:graphic>
        </wp:anchor>
      </w:drawing>
    </w:r>
    <w:r w:rsidR="00090C2A" w:rsidRPr="00090C2A">
      <w:t>OFFICIAL TEMPLATE FOR THE SUBMISSION OF PAPERS</w:t>
    </w:r>
  </w:p>
  <w:p w:rsidR="005E2497" w:rsidRDefault="004E6BB7" w:rsidP="00D33516">
    <w:pPr>
      <w:pStyle w:val="Kopfzeile"/>
      <w:jc w:val="center"/>
    </w:pPr>
    <w:r w:rsidRPr="00640758">
      <w:t xml:space="preserve">II </w:t>
    </w:r>
    <w:r w:rsidR="00090C2A">
      <w:t>INTERNATIONAL SCIENTIFIC CONVENTION</w:t>
    </w:r>
  </w:p>
  <w:p w:rsidR="009D5E02" w:rsidRDefault="004E6BB7" w:rsidP="00D33516">
    <w:pPr>
      <w:pStyle w:val="Kopfzeile"/>
      <w:jc w:val="center"/>
    </w:pPr>
    <w:r w:rsidRPr="00640758">
      <w:t>“</w:t>
    </w:r>
    <w:r w:rsidR="008A2E7E">
      <w:t xml:space="preserve">II </w:t>
    </w:r>
    <w:r w:rsidR="00090C2A">
      <w:t>ICC</w:t>
    </w:r>
    <w:r w:rsidR="00640758">
      <w:t xml:space="preserve"> </w:t>
    </w:r>
    <w:r w:rsidRPr="00640758">
      <w:t>UCLV 2019”</w:t>
    </w:r>
  </w:p>
  <w:p w:rsidR="005E2497" w:rsidRPr="00640758" w:rsidRDefault="004E6BB7" w:rsidP="00D33516">
    <w:pPr>
      <w:pStyle w:val="Kopfzeile"/>
      <w:jc w:val="center"/>
    </w:pPr>
    <w:r>
      <w:rPr>
        <w:noProof/>
        <w:lang w:val="de-DE" w:eastAsia="de-DE"/>
      </w:rPr>
      <w:drawing>
        <wp:anchor distT="0" distB="0" distL="114300" distR="114300" simplePos="0" relativeHeight="251659264" behindDoc="1" locked="0" layoutInCell="1" allowOverlap="1">
          <wp:simplePos x="0" y="0"/>
          <wp:positionH relativeFrom="column">
            <wp:posOffset>5390515</wp:posOffset>
          </wp:positionH>
          <wp:positionV relativeFrom="paragraph">
            <wp:posOffset>140970</wp:posOffset>
          </wp:positionV>
          <wp:extent cx="729615" cy="815975"/>
          <wp:effectExtent l="0" t="0" r="0" b="3175"/>
          <wp:wrapNone/>
          <wp:docPr id="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807889"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40758" w:rsidRDefault="004E6BB7" w:rsidP="00D33516">
    <w:pPr>
      <w:pStyle w:val="Kopfzeile"/>
      <w:jc w:val="center"/>
    </w:pPr>
    <w:r>
      <w:t>JUNE 23</w:t>
    </w:r>
    <w:r w:rsidRPr="00090C2A">
      <w:rPr>
        <w:vertAlign w:val="superscript"/>
      </w:rPr>
      <w:t>th</w:t>
    </w:r>
    <w:r>
      <w:t xml:space="preserve"> – 30</w:t>
    </w:r>
    <w:r w:rsidRPr="00090C2A">
      <w:rPr>
        <w:vertAlign w:val="superscript"/>
      </w:rPr>
      <w:t>th</w:t>
    </w:r>
    <w:r>
      <w:t>, 2019</w:t>
    </w:r>
  </w:p>
  <w:p w:rsidR="00640758" w:rsidRDefault="004E6BB7" w:rsidP="00D33516">
    <w:pPr>
      <w:pStyle w:val="Kopfzeile"/>
      <w:jc w:val="center"/>
    </w:pPr>
    <w:r>
      <w:t xml:space="preserve">CAYOS DE VILLA CLARA. </w:t>
    </w:r>
    <w:r w:rsidRPr="00640758">
      <w:t>CUBA</w:t>
    </w:r>
    <w:r w:rsidR="00EA1598">
      <w:t>.</w:t>
    </w:r>
  </w:p>
  <w:p w:rsidR="00EA1598" w:rsidRDefault="00EA1598" w:rsidP="00EE38F9">
    <w:pPr>
      <w:pStyle w:val="Kopfzeile"/>
    </w:pPr>
  </w:p>
  <w:p w:rsidR="00EA1598" w:rsidRDefault="00EA1598" w:rsidP="00EE38F9">
    <w:pPr>
      <w:pStyle w:val="Kopfzeile"/>
    </w:pPr>
  </w:p>
  <w:p w:rsidR="00640758" w:rsidRDefault="00640758" w:rsidP="00EE38F9">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A20E88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0FA3EF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C932383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0A5CDDA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FFE7AE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207B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1611D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8C0AA8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602110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B25AC1E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F9B121B"/>
    <w:multiLevelType w:val="hybridMultilevel"/>
    <w:tmpl w:val="8D96394E"/>
    <w:lvl w:ilvl="0" w:tplc="B9126222">
      <w:start w:val="1"/>
      <w:numFmt w:val="bullet"/>
      <w:lvlText w:val=""/>
      <w:lvlJc w:val="left"/>
      <w:pPr>
        <w:ind w:left="720" w:hanging="360"/>
      </w:pPr>
      <w:rPr>
        <w:rFonts w:ascii="Symbol" w:hAnsi="Symbol" w:hint="default"/>
      </w:rPr>
    </w:lvl>
    <w:lvl w:ilvl="1" w:tplc="4E9294A0" w:tentative="1">
      <w:start w:val="1"/>
      <w:numFmt w:val="bullet"/>
      <w:lvlText w:val="o"/>
      <w:lvlJc w:val="left"/>
      <w:pPr>
        <w:ind w:left="1440" w:hanging="360"/>
      </w:pPr>
      <w:rPr>
        <w:rFonts w:ascii="Courier New" w:hAnsi="Courier New" w:cs="Courier New" w:hint="default"/>
      </w:rPr>
    </w:lvl>
    <w:lvl w:ilvl="2" w:tplc="3692EA12" w:tentative="1">
      <w:start w:val="1"/>
      <w:numFmt w:val="bullet"/>
      <w:lvlText w:val=""/>
      <w:lvlJc w:val="left"/>
      <w:pPr>
        <w:ind w:left="2160" w:hanging="360"/>
      </w:pPr>
      <w:rPr>
        <w:rFonts w:ascii="Wingdings" w:hAnsi="Wingdings" w:hint="default"/>
      </w:rPr>
    </w:lvl>
    <w:lvl w:ilvl="3" w:tplc="68D4F56E" w:tentative="1">
      <w:start w:val="1"/>
      <w:numFmt w:val="bullet"/>
      <w:lvlText w:val=""/>
      <w:lvlJc w:val="left"/>
      <w:pPr>
        <w:ind w:left="2880" w:hanging="360"/>
      </w:pPr>
      <w:rPr>
        <w:rFonts w:ascii="Symbol" w:hAnsi="Symbol" w:hint="default"/>
      </w:rPr>
    </w:lvl>
    <w:lvl w:ilvl="4" w:tplc="191CC2E0" w:tentative="1">
      <w:start w:val="1"/>
      <w:numFmt w:val="bullet"/>
      <w:lvlText w:val="o"/>
      <w:lvlJc w:val="left"/>
      <w:pPr>
        <w:ind w:left="3600" w:hanging="360"/>
      </w:pPr>
      <w:rPr>
        <w:rFonts w:ascii="Courier New" w:hAnsi="Courier New" w:cs="Courier New" w:hint="default"/>
      </w:rPr>
    </w:lvl>
    <w:lvl w:ilvl="5" w:tplc="C590BB3E" w:tentative="1">
      <w:start w:val="1"/>
      <w:numFmt w:val="bullet"/>
      <w:lvlText w:val=""/>
      <w:lvlJc w:val="left"/>
      <w:pPr>
        <w:ind w:left="4320" w:hanging="360"/>
      </w:pPr>
      <w:rPr>
        <w:rFonts w:ascii="Wingdings" w:hAnsi="Wingdings" w:hint="default"/>
      </w:rPr>
    </w:lvl>
    <w:lvl w:ilvl="6" w:tplc="CA166BD2" w:tentative="1">
      <w:start w:val="1"/>
      <w:numFmt w:val="bullet"/>
      <w:lvlText w:val=""/>
      <w:lvlJc w:val="left"/>
      <w:pPr>
        <w:ind w:left="5040" w:hanging="360"/>
      </w:pPr>
      <w:rPr>
        <w:rFonts w:ascii="Symbol" w:hAnsi="Symbol" w:hint="default"/>
      </w:rPr>
    </w:lvl>
    <w:lvl w:ilvl="7" w:tplc="E4726776" w:tentative="1">
      <w:start w:val="1"/>
      <w:numFmt w:val="bullet"/>
      <w:lvlText w:val="o"/>
      <w:lvlJc w:val="left"/>
      <w:pPr>
        <w:ind w:left="5760" w:hanging="360"/>
      </w:pPr>
      <w:rPr>
        <w:rFonts w:ascii="Courier New" w:hAnsi="Courier New" w:cs="Courier New" w:hint="default"/>
      </w:rPr>
    </w:lvl>
    <w:lvl w:ilvl="8" w:tplc="91725484" w:tentative="1">
      <w:start w:val="1"/>
      <w:numFmt w:val="bullet"/>
      <w:lvlText w:val=""/>
      <w:lvlJc w:val="left"/>
      <w:pPr>
        <w:ind w:left="6480" w:hanging="360"/>
      </w:pPr>
      <w:rPr>
        <w:rFonts w:ascii="Wingdings" w:hAnsi="Wingdings" w:hint="default"/>
      </w:rPr>
    </w:lvl>
  </w:abstractNum>
  <w:abstractNum w:abstractNumId="11" w15:restartNumberingAfterBreak="0">
    <w:nsid w:val="310B1F19"/>
    <w:multiLevelType w:val="hybridMultilevel"/>
    <w:tmpl w:val="6C184FA8"/>
    <w:lvl w:ilvl="0" w:tplc="0548F73A">
      <w:start w:val="1"/>
      <w:numFmt w:val="bullet"/>
      <w:lvlText w:val=""/>
      <w:lvlJc w:val="left"/>
      <w:pPr>
        <w:ind w:left="780" w:hanging="360"/>
      </w:pPr>
      <w:rPr>
        <w:rFonts w:ascii="Symbol" w:hAnsi="Symbol" w:hint="default"/>
      </w:rPr>
    </w:lvl>
    <w:lvl w:ilvl="1" w:tplc="EE6C5C9E" w:tentative="1">
      <w:start w:val="1"/>
      <w:numFmt w:val="bullet"/>
      <w:lvlText w:val="o"/>
      <w:lvlJc w:val="left"/>
      <w:pPr>
        <w:ind w:left="1500" w:hanging="360"/>
      </w:pPr>
      <w:rPr>
        <w:rFonts w:ascii="Courier New" w:hAnsi="Courier New" w:cs="Courier New" w:hint="default"/>
      </w:rPr>
    </w:lvl>
    <w:lvl w:ilvl="2" w:tplc="B58AF590" w:tentative="1">
      <w:start w:val="1"/>
      <w:numFmt w:val="bullet"/>
      <w:lvlText w:val=""/>
      <w:lvlJc w:val="left"/>
      <w:pPr>
        <w:ind w:left="2220" w:hanging="360"/>
      </w:pPr>
      <w:rPr>
        <w:rFonts w:ascii="Wingdings" w:hAnsi="Wingdings" w:hint="default"/>
      </w:rPr>
    </w:lvl>
    <w:lvl w:ilvl="3" w:tplc="44B2D61A" w:tentative="1">
      <w:start w:val="1"/>
      <w:numFmt w:val="bullet"/>
      <w:lvlText w:val=""/>
      <w:lvlJc w:val="left"/>
      <w:pPr>
        <w:ind w:left="2940" w:hanging="360"/>
      </w:pPr>
      <w:rPr>
        <w:rFonts w:ascii="Symbol" w:hAnsi="Symbol" w:hint="default"/>
      </w:rPr>
    </w:lvl>
    <w:lvl w:ilvl="4" w:tplc="534CE586" w:tentative="1">
      <w:start w:val="1"/>
      <w:numFmt w:val="bullet"/>
      <w:lvlText w:val="o"/>
      <w:lvlJc w:val="left"/>
      <w:pPr>
        <w:ind w:left="3660" w:hanging="360"/>
      </w:pPr>
      <w:rPr>
        <w:rFonts w:ascii="Courier New" w:hAnsi="Courier New" w:cs="Courier New" w:hint="default"/>
      </w:rPr>
    </w:lvl>
    <w:lvl w:ilvl="5" w:tplc="01EE73A8" w:tentative="1">
      <w:start w:val="1"/>
      <w:numFmt w:val="bullet"/>
      <w:lvlText w:val=""/>
      <w:lvlJc w:val="left"/>
      <w:pPr>
        <w:ind w:left="4380" w:hanging="360"/>
      </w:pPr>
      <w:rPr>
        <w:rFonts w:ascii="Wingdings" w:hAnsi="Wingdings" w:hint="default"/>
      </w:rPr>
    </w:lvl>
    <w:lvl w:ilvl="6" w:tplc="73782C36" w:tentative="1">
      <w:start w:val="1"/>
      <w:numFmt w:val="bullet"/>
      <w:lvlText w:val=""/>
      <w:lvlJc w:val="left"/>
      <w:pPr>
        <w:ind w:left="5100" w:hanging="360"/>
      </w:pPr>
      <w:rPr>
        <w:rFonts w:ascii="Symbol" w:hAnsi="Symbol" w:hint="default"/>
      </w:rPr>
    </w:lvl>
    <w:lvl w:ilvl="7" w:tplc="7FDA688E" w:tentative="1">
      <w:start w:val="1"/>
      <w:numFmt w:val="bullet"/>
      <w:lvlText w:val="o"/>
      <w:lvlJc w:val="left"/>
      <w:pPr>
        <w:ind w:left="5820" w:hanging="360"/>
      </w:pPr>
      <w:rPr>
        <w:rFonts w:ascii="Courier New" w:hAnsi="Courier New" w:cs="Courier New" w:hint="default"/>
      </w:rPr>
    </w:lvl>
    <w:lvl w:ilvl="8" w:tplc="A0AA08E4" w:tentative="1">
      <w:start w:val="1"/>
      <w:numFmt w:val="bullet"/>
      <w:lvlText w:val=""/>
      <w:lvlJc w:val="left"/>
      <w:pPr>
        <w:ind w:left="6540" w:hanging="360"/>
      </w:pPr>
      <w:rPr>
        <w:rFonts w:ascii="Wingdings" w:hAnsi="Wingdings" w:hint="default"/>
      </w:rPr>
    </w:lvl>
  </w:abstractNum>
  <w:abstractNum w:abstractNumId="12" w15:restartNumberingAfterBreak="0">
    <w:nsid w:val="3B225195"/>
    <w:multiLevelType w:val="hybridMultilevel"/>
    <w:tmpl w:val="9D6A895E"/>
    <w:lvl w:ilvl="0" w:tplc="3C4EF9A6">
      <w:start w:val="1"/>
      <w:numFmt w:val="bullet"/>
      <w:lvlText w:val=""/>
      <w:lvlJc w:val="left"/>
      <w:pPr>
        <w:ind w:left="720" w:hanging="360"/>
      </w:pPr>
      <w:rPr>
        <w:rFonts w:ascii="Symbol" w:hAnsi="Symbol" w:hint="default"/>
      </w:rPr>
    </w:lvl>
    <w:lvl w:ilvl="1" w:tplc="F90AAD16" w:tentative="1">
      <w:start w:val="1"/>
      <w:numFmt w:val="bullet"/>
      <w:lvlText w:val="o"/>
      <w:lvlJc w:val="left"/>
      <w:pPr>
        <w:ind w:left="1440" w:hanging="360"/>
      </w:pPr>
      <w:rPr>
        <w:rFonts w:ascii="Courier New" w:hAnsi="Courier New" w:cs="Courier New" w:hint="default"/>
      </w:rPr>
    </w:lvl>
    <w:lvl w:ilvl="2" w:tplc="C78CEA8A" w:tentative="1">
      <w:start w:val="1"/>
      <w:numFmt w:val="bullet"/>
      <w:lvlText w:val=""/>
      <w:lvlJc w:val="left"/>
      <w:pPr>
        <w:ind w:left="2160" w:hanging="360"/>
      </w:pPr>
      <w:rPr>
        <w:rFonts w:ascii="Wingdings" w:hAnsi="Wingdings" w:hint="default"/>
      </w:rPr>
    </w:lvl>
    <w:lvl w:ilvl="3" w:tplc="74CA02B2" w:tentative="1">
      <w:start w:val="1"/>
      <w:numFmt w:val="bullet"/>
      <w:lvlText w:val=""/>
      <w:lvlJc w:val="left"/>
      <w:pPr>
        <w:ind w:left="2880" w:hanging="360"/>
      </w:pPr>
      <w:rPr>
        <w:rFonts w:ascii="Symbol" w:hAnsi="Symbol" w:hint="default"/>
      </w:rPr>
    </w:lvl>
    <w:lvl w:ilvl="4" w:tplc="E168CE3E" w:tentative="1">
      <w:start w:val="1"/>
      <w:numFmt w:val="bullet"/>
      <w:lvlText w:val="o"/>
      <w:lvlJc w:val="left"/>
      <w:pPr>
        <w:ind w:left="3600" w:hanging="360"/>
      </w:pPr>
      <w:rPr>
        <w:rFonts w:ascii="Courier New" w:hAnsi="Courier New" w:cs="Courier New" w:hint="default"/>
      </w:rPr>
    </w:lvl>
    <w:lvl w:ilvl="5" w:tplc="BCDCC496" w:tentative="1">
      <w:start w:val="1"/>
      <w:numFmt w:val="bullet"/>
      <w:lvlText w:val=""/>
      <w:lvlJc w:val="left"/>
      <w:pPr>
        <w:ind w:left="4320" w:hanging="360"/>
      </w:pPr>
      <w:rPr>
        <w:rFonts w:ascii="Wingdings" w:hAnsi="Wingdings" w:hint="default"/>
      </w:rPr>
    </w:lvl>
    <w:lvl w:ilvl="6" w:tplc="22CC30BA" w:tentative="1">
      <w:start w:val="1"/>
      <w:numFmt w:val="bullet"/>
      <w:lvlText w:val=""/>
      <w:lvlJc w:val="left"/>
      <w:pPr>
        <w:ind w:left="5040" w:hanging="360"/>
      </w:pPr>
      <w:rPr>
        <w:rFonts w:ascii="Symbol" w:hAnsi="Symbol" w:hint="default"/>
      </w:rPr>
    </w:lvl>
    <w:lvl w:ilvl="7" w:tplc="CB9843C4" w:tentative="1">
      <w:start w:val="1"/>
      <w:numFmt w:val="bullet"/>
      <w:lvlText w:val="o"/>
      <w:lvlJc w:val="left"/>
      <w:pPr>
        <w:ind w:left="5760" w:hanging="360"/>
      </w:pPr>
      <w:rPr>
        <w:rFonts w:ascii="Courier New" w:hAnsi="Courier New" w:cs="Courier New" w:hint="default"/>
      </w:rPr>
    </w:lvl>
    <w:lvl w:ilvl="8" w:tplc="1EC6DCDE" w:tentative="1">
      <w:start w:val="1"/>
      <w:numFmt w:val="bullet"/>
      <w:lvlText w:val=""/>
      <w:lvlJc w:val="left"/>
      <w:pPr>
        <w:ind w:left="6480" w:hanging="360"/>
      </w:pPr>
      <w:rPr>
        <w:rFonts w:ascii="Wingdings" w:hAnsi="Wingdings" w:hint="default"/>
      </w:rPr>
    </w:lvl>
  </w:abstractNum>
  <w:abstractNum w:abstractNumId="13" w15:restartNumberingAfterBreak="0">
    <w:nsid w:val="4988203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4B72063D"/>
    <w:multiLevelType w:val="hybridMultilevel"/>
    <w:tmpl w:val="47BA11CC"/>
    <w:lvl w:ilvl="0" w:tplc="2AB4B19C">
      <w:start w:val="2"/>
      <w:numFmt w:val="bullet"/>
      <w:lvlText w:val="-"/>
      <w:lvlJc w:val="left"/>
      <w:pPr>
        <w:ind w:left="720" w:hanging="360"/>
      </w:pPr>
      <w:rPr>
        <w:rFonts w:ascii="Times New Roman" w:eastAsiaTheme="minorHAnsi" w:hAnsi="Times New Roman" w:cs="Times New Roman" w:hint="default"/>
      </w:rPr>
    </w:lvl>
    <w:lvl w:ilvl="1" w:tplc="3D848510">
      <w:start w:val="1"/>
      <w:numFmt w:val="bullet"/>
      <w:lvlText w:val="o"/>
      <w:lvlJc w:val="left"/>
      <w:pPr>
        <w:ind w:left="1440" w:hanging="360"/>
      </w:pPr>
      <w:rPr>
        <w:rFonts w:ascii="Courier New" w:hAnsi="Courier New" w:cs="Courier New" w:hint="default"/>
      </w:rPr>
    </w:lvl>
    <w:lvl w:ilvl="2" w:tplc="38DA6978" w:tentative="1">
      <w:start w:val="1"/>
      <w:numFmt w:val="bullet"/>
      <w:lvlText w:val=""/>
      <w:lvlJc w:val="left"/>
      <w:pPr>
        <w:ind w:left="2160" w:hanging="360"/>
      </w:pPr>
      <w:rPr>
        <w:rFonts w:ascii="Wingdings" w:hAnsi="Wingdings" w:hint="default"/>
      </w:rPr>
    </w:lvl>
    <w:lvl w:ilvl="3" w:tplc="8514F628" w:tentative="1">
      <w:start w:val="1"/>
      <w:numFmt w:val="bullet"/>
      <w:lvlText w:val=""/>
      <w:lvlJc w:val="left"/>
      <w:pPr>
        <w:ind w:left="2880" w:hanging="360"/>
      </w:pPr>
      <w:rPr>
        <w:rFonts w:ascii="Symbol" w:hAnsi="Symbol" w:hint="default"/>
      </w:rPr>
    </w:lvl>
    <w:lvl w:ilvl="4" w:tplc="FB429EC8" w:tentative="1">
      <w:start w:val="1"/>
      <w:numFmt w:val="bullet"/>
      <w:lvlText w:val="o"/>
      <w:lvlJc w:val="left"/>
      <w:pPr>
        <w:ind w:left="3600" w:hanging="360"/>
      </w:pPr>
      <w:rPr>
        <w:rFonts w:ascii="Courier New" w:hAnsi="Courier New" w:cs="Courier New" w:hint="default"/>
      </w:rPr>
    </w:lvl>
    <w:lvl w:ilvl="5" w:tplc="009CD1B6" w:tentative="1">
      <w:start w:val="1"/>
      <w:numFmt w:val="bullet"/>
      <w:lvlText w:val=""/>
      <w:lvlJc w:val="left"/>
      <w:pPr>
        <w:ind w:left="4320" w:hanging="360"/>
      </w:pPr>
      <w:rPr>
        <w:rFonts w:ascii="Wingdings" w:hAnsi="Wingdings" w:hint="default"/>
      </w:rPr>
    </w:lvl>
    <w:lvl w:ilvl="6" w:tplc="C3181D4C" w:tentative="1">
      <w:start w:val="1"/>
      <w:numFmt w:val="bullet"/>
      <w:lvlText w:val=""/>
      <w:lvlJc w:val="left"/>
      <w:pPr>
        <w:ind w:left="5040" w:hanging="360"/>
      </w:pPr>
      <w:rPr>
        <w:rFonts w:ascii="Symbol" w:hAnsi="Symbol" w:hint="default"/>
      </w:rPr>
    </w:lvl>
    <w:lvl w:ilvl="7" w:tplc="2CC846C0" w:tentative="1">
      <w:start w:val="1"/>
      <w:numFmt w:val="bullet"/>
      <w:lvlText w:val="o"/>
      <w:lvlJc w:val="left"/>
      <w:pPr>
        <w:ind w:left="5760" w:hanging="360"/>
      </w:pPr>
      <w:rPr>
        <w:rFonts w:ascii="Courier New" w:hAnsi="Courier New" w:cs="Courier New" w:hint="default"/>
      </w:rPr>
    </w:lvl>
    <w:lvl w:ilvl="8" w:tplc="B0D2F69E" w:tentative="1">
      <w:start w:val="1"/>
      <w:numFmt w:val="bullet"/>
      <w:lvlText w:val=""/>
      <w:lvlJc w:val="left"/>
      <w:pPr>
        <w:ind w:left="6480" w:hanging="360"/>
      </w:pPr>
      <w:rPr>
        <w:rFonts w:ascii="Wingdings" w:hAnsi="Wingdings" w:hint="default"/>
      </w:rPr>
    </w:lvl>
  </w:abstractNum>
  <w:abstractNum w:abstractNumId="15" w15:restartNumberingAfterBreak="0">
    <w:nsid w:val="59AC69D9"/>
    <w:multiLevelType w:val="hybridMultilevel"/>
    <w:tmpl w:val="13F4BD72"/>
    <w:lvl w:ilvl="0" w:tplc="95964A18">
      <w:start w:val="1"/>
      <w:numFmt w:val="bullet"/>
      <w:lvlText w:val=""/>
      <w:lvlJc w:val="left"/>
      <w:pPr>
        <w:ind w:left="720" w:hanging="360"/>
      </w:pPr>
      <w:rPr>
        <w:rFonts w:ascii="Symbol" w:hAnsi="Symbol" w:hint="default"/>
      </w:rPr>
    </w:lvl>
    <w:lvl w:ilvl="1" w:tplc="CCB869EC" w:tentative="1">
      <w:start w:val="1"/>
      <w:numFmt w:val="bullet"/>
      <w:lvlText w:val="o"/>
      <w:lvlJc w:val="left"/>
      <w:pPr>
        <w:ind w:left="1440" w:hanging="360"/>
      </w:pPr>
      <w:rPr>
        <w:rFonts w:ascii="Courier New" w:hAnsi="Courier New" w:cs="Courier New" w:hint="default"/>
      </w:rPr>
    </w:lvl>
    <w:lvl w:ilvl="2" w:tplc="16367970" w:tentative="1">
      <w:start w:val="1"/>
      <w:numFmt w:val="bullet"/>
      <w:lvlText w:val=""/>
      <w:lvlJc w:val="left"/>
      <w:pPr>
        <w:ind w:left="2160" w:hanging="360"/>
      </w:pPr>
      <w:rPr>
        <w:rFonts w:ascii="Wingdings" w:hAnsi="Wingdings" w:hint="default"/>
      </w:rPr>
    </w:lvl>
    <w:lvl w:ilvl="3" w:tplc="5C603D66" w:tentative="1">
      <w:start w:val="1"/>
      <w:numFmt w:val="bullet"/>
      <w:lvlText w:val=""/>
      <w:lvlJc w:val="left"/>
      <w:pPr>
        <w:ind w:left="2880" w:hanging="360"/>
      </w:pPr>
      <w:rPr>
        <w:rFonts w:ascii="Symbol" w:hAnsi="Symbol" w:hint="default"/>
      </w:rPr>
    </w:lvl>
    <w:lvl w:ilvl="4" w:tplc="FA2E56A4" w:tentative="1">
      <w:start w:val="1"/>
      <w:numFmt w:val="bullet"/>
      <w:lvlText w:val="o"/>
      <w:lvlJc w:val="left"/>
      <w:pPr>
        <w:ind w:left="3600" w:hanging="360"/>
      </w:pPr>
      <w:rPr>
        <w:rFonts w:ascii="Courier New" w:hAnsi="Courier New" w:cs="Courier New" w:hint="default"/>
      </w:rPr>
    </w:lvl>
    <w:lvl w:ilvl="5" w:tplc="250249D0" w:tentative="1">
      <w:start w:val="1"/>
      <w:numFmt w:val="bullet"/>
      <w:lvlText w:val=""/>
      <w:lvlJc w:val="left"/>
      <w:pPr>
        <w:ind w:left="4320" w:hanging="360"/>
      </w:pPr>
      <w:rPr>
        <w:rFonts w:ascii="Wingdings" w:hAnsi="Wingdings" w:hint="default"/>
      </w:rPr>
    </w:lvl>
    <w:lvl w:ilvl="6" w:tplc="FD123F4A" w:tentative="1">
      <w:start w:val="1"/>
      <w:numFmt w:val="bullet"/>
      <w:lvlText w:val=""/>
      <w:lvlJc w:val="left"/>
      <w:pPr>
        <w:ind w:left="5040" w:hanging="360"/>
      </w:pPr>
      <w:rPr>
        <w:rFonts w:ascii="Symbol" w:hAnsi="Symbol" w:hint="default"/>
      </w:rPr>
    </w:lvl>
    <w:lvl w:ilvl="7" w:tplc="68E0F818" w:tentative="1">
      <w:start w:val="1"/>
      <w:numFmt w:val="bullet"/>
      <w:lvlText w:val="o"/>
      <w:lvlJc w:val="left"/>
      <w:pPr>
        <w:ind w:left="5760" w:hanging="360"/>
      </w:pPr>
      <w:rPr>
        <w:rFonts w:ascii="Courier New" w:hAnsi="Courier New" w:cs="Courier New" w:hint="default"/>
      </w:rPr>
    </w:lvl>
    <w:lvl w:ilvl="8" w:tplc="384079F2" w:tentative="1">
      <w:start w:val="1"/>
      <w:numFmt w:val="bullet"/>
      <w:lvlText w:val=""/>
      <w:lvlJc w:val="left"/>
      <w:pPr>
        <w:ind w:left="6480" w:hanging="360"/>
      </w:pPr>
      <w:rPr>
        <w:rFonts w:ascii="Wingdings" w:hAnsi="Wingdings" w:hint="default"/>
      </w:rPr>
    </w:lvl>
  </w:abstractNum>
  <w:abstractNum w:abstractNumId="16" w15:restartNumberingAfterBreak="0">
    <w:nsid w:val="72C77A3A"/>
    <w:multiLevelType w:val="hybridMultilevel"/>
    <w:tmpl w:val="D11CD204"/>
    <w:lvl w:ilvl="0" w:tplc="924E6604">
      <w:start w:val="1"/>
      <w:numFmt w:val="bullet"/>
      <w:lvlText w:val=""/>
      <w:lvlJc w:val="left"/>
      <w:pPr>
        <w:ind w:left="720" w:hanging="360"/>
      </w:pPr>
      <w:rPr>
        <w:rFonts w:ascii="Symbol" w:hAnsi="Symbol" w:hint="default"/>
      </w:rPr>
    </w:lvl>
    <w:lvl w:ilvl="1" w:tplc="18F6E23E" w:tentative="1">
      <w:start w:val="1"/>
      <w:numFmt w:val="bullet"/>
      <w:lvlText w:val="o"/>
      <w:lvlJc w:val="left"/>
      <w:pPr>
        <w:ind w:left="1440" w:hanging="360"/>
      </w:pPr>
      <w:rPr>
        <w:rFonts w:ascii="Courier New" w:hAnsi="Courier New" w:cs="Courier New" w:hint="default"/>
      </w:rPr>
    </w:lvl>
    <w:lvl w:ilvl="2" w:tplc="0E3ECF0E" w:tentative="1">
      <w:start w:val="1"/>
      <w:numFmt w:val="bullet"/>
      <w:lvlText w:val=""/>
      <w:lvlJc w:val="left"/>
      <w:pPr>
        <w:ind w:left="2160" w:hanging="360"/>
      </w:pPr>
      <w:rPr>
        <w:rFonts w:ascii="Wingdings" w:hAnsi="Wingdings" w:hint="default"/>
      </w:rPr>
    </w:lvl>
    <w:lvl w:ilvl="3" w:tplc="CC28CA32" w:tentative="1">
      <w:start w:val="1"/>
      <w:numFmt w:val="bullet"/>
      <w:lvlText w:val=""/>
      <w:lvlJc w:val="left"/>
      <w:pPr>
        <w:ind w:left="2880" w:hanging="360"/>
      </w:pPr>
      <w:rPr>
        <w:rFonts w:ascii="Symbol" w:hAnsi="Symbol" w:hint="default"/>
      </w:rPr>
    </w:lvl>
    <w:lvl w:ilvl="4" w:tplc="786C56E8" w:tentative="1">
      <w:start w:val="1"/>
      <w:numFmt w:val="bullet"/>
      <w:lvlText w:val="o"/>
      <w:lvlJc w:val="left"/>
      <w:pPr>
        <w:ind w:left="3600" w:hanging="360"/>
      </w:pPr>
      <w:rPr>
        <w:rFonts w:ascii="Courier New" w:hAnsi="Courier New" w:cs="Courier New" w:hint="default"/>
      </w:rPr>
    </w:lvl>
    <w:lvl w:ilvl="5" w:tplc="8A4ACDA4" w:tentative="1">
      <w:start w:val="1"/>
      <w:numFmt w:val="bullet"/>
      <w:lvlText w:val=""/>
      <w:lvlJc w:val="left"/>
      <w:pPr>
        <w:ind w:left="4320" w:hanging="360"/>
      </w:pPr>
      <w:rPr>
        <w:rFonts w:ascii="Wingdings" w:hAnsi="Wingdings" w:hint="default"/>
      </w:rPr>
    </w:lvl>
    <w:lvl w:ilvl="6" w:tplc="CABC1C14" w:tentative="1">
      <w:start w:val="1"/>
      <w:numFmt w:val="bullet"/>
      <w:lvlText w:val=""/>
      <w:lvlJc w:val="left"/>
      <w:pPr>
        <w:ind w:left="5040" w:hanging="360"/>
      </w:pPr>
      <w:rPr>
        <w:rFonts w:ascii="Symbol" w:hAnsi="Symbol" w:hint="default"/>
      </w:rPr>
    </w:lvl>
    <w:lvl w:ilvl="7" w:tplc="9F46B9A2" w:tentative="1">
      <w:start w:val="1"/>
      <w:numFmt w:val="bullet"/>
      <w:lvlText w:val="o"/>
      <w:lvlJc w:val="left"/>
      <w:pPr>
        <w:ind w:left="5760" w:hanging="360"/>
      </w:pPr>
      <w:rPr>
        <w:rFonts w:ascii="Courier New" w:hAnsi="Courier New" w:cs="Courier New" w:hint="default"/>
      </w:rPr>
    </w:lvl>
    <w:lvl w:ilvl="8" w:tplc="208874FE" w:tentative="1">
      <w:start w:val="1"/>
      <w:numFmt w:val="bullet"/>
      <w:lvlText w:val=""/>
      <w:lvlJc w:val="left"/>
      <w:pPr>
        <w:ind w:left="6480" w:hanging="360"/>
      </w:pPr>
      <w:rPr>
        <w:rFonts w:ascii="Wingdings" w:hAnsi="Wingdings" w:hint="default"/>
      </w:rPr>
    </w:lvl>
  </w:abstractNum>
  <w:abstractNum w:abstractNumId="17" w15:restartNumberingAfterBreak="0">
    <w:nsid w:val="79F31F00"/>
    <w:multiLevelType w:val="hybridMultilevel"/>
    <w:tmpl w:val="E59A0406"/>
    <w:lvl w:ilvl="0" w:tplc="47D65652">
      <w:start w:val="1"/>
      <w:numFmt w:val="bullet"/>
      <w:lvlText w:val=""/>
      <w:lvlJc w:val="left"/>
      <w:pPr>
        <w:ind w:left="720" w:hanging="360"/>
      </w:pPr>
      <w:rPr>
        <w:rFonts w:ascii="Symbol" w:hAnsi="Symbol" w:hint="default"/>
      </w:rPr>
    </w:lvl>
    <w:lvl w:ilvl="1" w:tplc="146CE276" w:tentative="1">
      <w:start w:val="1"/>
      <w:numFmt w:val="bullet"/>
      <w:lvlText w:val="o"/>
      <w:lvlJc w:val="left"/>
      <w:pPr>
        <w:ind w:left="1440" w:hanging="360"/>
      </w:pPr>
      <w:rPr>
        <w:rFonts w:ascii="Courier New" w:hAnsi="Courier New" w:cs="Courier New" w:hint="default"/>
      </w:rPr>
    </w:lvl>
    <w:lvl w:ilvl="2" w:tplc="64E408BA" w:tentative="1">
      <w:start w:val="1"/>
      <w:numFmt w:val="bullet"/>
      <w:lvlText w:val=""/>
      <w:lvlJc w:val="left"/>
      <w:pPr>
        <w:ind w:left="2160" w:hanging="360"/>
      </w:pPr>
      <w:rPr>
        <w:rFonts w:ascii="Wingdings" w:hAnsi="Wingdings" w:hint="default"/>
      </w:rPr>
    </w:lvl>
    <w:lvl w:ilvl="3" w:tplc="123A7ABC" w:tentative="1">
      <w:start w:val="1"/>
      <w:numFmt w:val="bullet"/>
      <w:lvlText w:val=""/>
      <w:lvlJc w:val="left"/>
      <w:pPr>
        <w:ind w:left="2880" w:hanging="360"/>
      </w:pPr>
      <w:rPr>
        <w:rFonts w:ascii="Symbol" w:hAnsi="Symbol" w:hint="default"/>
      </w:rPr>
    </w:lvl>
    <w:lvl w:ilvl="4" w:tplc="FBAA366C" w:tentative="1">
      <w:start w:val="1"/>
      <w:numFmt w:val="bullet"/>
      <w:lvlText w:val="o"/>
      <w:lvlJc w:val="left"/>
      <w:pPr>
        <w:ind w:left="3600" w:hanging="360"/>
      </w:pPr>
      <w:rPr>
        <w:rFonts w:ascii="Courier New" w:hAnsi="Courier New" w:cs="Courier New" w:hint="default"/>
      </w:rPr>
    </w:lvl>
    <w:lvl w:ilvl="5" w:tplc="28D6E7EE" w:tentative="1">
      <w:start w:val="1"/>
      <w:numFmt w:val="bullet"/>
      <w:lvlText w:val=""/>
      <w:lvlJc w:val="left"/>
      <w:pPr>
        <w:ind w:left="4320" w:hanging="360"/>
      </w:pPr>
      <w:rPr>
        <w:rFonts w:ascii="Wingdings" w:hAnsi="Wingdings" w:hint="default"/>
      </w:rPr>
    </w:lvl>
    <w:lvl w:ilvl="6" w:tplc="2ECA6BF2" w:tentative="1">
      <w:start w:val="1"/>
      <w:numFmt w:val="bullet"/>
      <w:lvlText w:val=""/>
      <w:lvlJc w:val="left"/>
      <w:pPr>
        <w:ind w:left="5040" w:hanging="360"/>
      </w:pPr>
      <w:rPr>
        <w:rFonts w:ascii="Symbol" w:hAnsi="Symbol" w:hint="default"/>
      </w:rPr>
    </w:lvl>
    <w:lvl w:ilvl="7" w:tplc="B3A6798A" w:tentative="1">
      <w:start w:val="1"/>
      <w:numFmt w:val="bullet"/>
      <w:lvlText w:val="o"/>
      <w:lvlJc w:val="left"/>
      <w:pPr>
        <w:ind w:left="5760" w:hanging="360"/>
      </w:pPr>
      <w:rPr>
        <w:rFonts w:ascii="Courier New" w:hAnsi="Courier New" w:cs="Courier New" w:hint="default"/>
      </w:rPr>
    </w:lvl>
    <w:lvl w:ilvl="8" w:tplc="30F6CE62" w:tentative="1">
      <w:start w:val="1"/>
      <w:numFmt w:val="bullet"/>
      <w:lvlText w:val=""/>
      <w:lvlJc w:val="left"/>
      <w:pPr>
        <w:ind w:left="6480" w:hanging="360"/>
      </w:pPr>
      <w:rPr>
        <w:rFonts w:ascii="Wingdings" w:hAnsi="Wingdings" w:hint="default"/>
      </w:rPr>
    </w:lvl>
  </w:abstractNum>
  <w:abstractNum w:abstractNumId="18" w15:restartNumberingAfterBreak="0">
    <w:nsid w:val="7B343D66"/>
    <w:multiLevelType w:val="hybridMultilevel"/>
    <w:tmpl w:val="4C5A944E"/>
    <w:lvl w:ilvl="0" w:tplc="1D00FDB8">
      <w:start w:val="1"/>
      <w:numFmt w:val="decimal"/>
      <w:lvlText w:val="(%1)"/>
      <w:lvlJc w:val="left"/>
      <w:pPr>
        <w:ind w:left="720" w:hanging="360"/>
      </w:pPr>
    </w:lvl>
    <w:lvl w:ilvl="1" w:tplc="3738CFEC" w:tentative="1">
      <w:start w:val="1"/>
      <w:numFmt w:val="lowerLetter"/>
      <w:lvlText w:val="%2."/>
      <w:lvlJc w:val="left"/>
      <w:pPr>
        <w:ind w:left="1440" w:hanging="360"/>
      </w:pPr>
    </w:lvl>
    <w:lvl w:ilvl="2" w:tplc="208052EA" w:tentative="1">
      <w:start w:val="1"/>
      <w:numFmt w:val="lowerRoman"/>
      <w:lvlText w:val="%3."/>
      <w:lvlJc w:val="right"/>
      <w:pPr>
        <w:ind w:left="2160" w:hanging="180"/>
      </w:pPr>
    </w:lvl>
    <w:lvl w:ilvl="3" w:tplc="48F2005A" w:tentative="1">
      <w:start w:val="1"/>
      <w:numFmt w:val="decimal"/>
      <w:lvlText w:val="%4."/>
      <w:lvlJc w:val="left"/>
      <w:pPr>
        <w:ind w:left="2880" w:hanging="360"/>
      </w:pPr>
    </w:lvl>
    <w:lvl w:ilvl="4" w:tplc="E6BE8DBC" w:tentative="1">
      <w:start w:val="1"/>
      <w:numFmt w:val="lowerLetter"/>
      <w:lvlText w:val="%5."/>
      <w:lvlJc w:val="left"/>
      <w:pPr>
        <w:ind w:left="3600" w:hanging="360"/>
      </w:pPr>
    </w:lvl>
    <w:lvl w:ilvl="5" w:tplc="FDB6CFB2" w:tentative="1">
      <w:start w:val="1"/>
      <w:numFmt w:val="lowerRoman"/>
      <w:lvlText w:val="%6."/>
      <w:lvlJc w:val="right"/>
      <w:pPr>
        <w:ind w:left="4320" w:hanging="180"/>
      </w:pPr>
    </w:lvl>
    <w:lvl w:ilvl="6" w:tplc="8C1809A0" w:tentative="1">
      <w:start w:val="1"/>
      <w:numFmt w:val="decimal"/>
      <w:lvlText w:val="%7."/>
      <w:lvlJc w:val="left"/>
      <w:pPr>
        <w:ind w:left="5040" w:hanging="360"/>
      </w:pPr>
    </w:lvl>
    <w:lvl w:ilvl="7" w:tplc="9FCE3DBA" w:tentative="1">
      <w:start w:val="1"/>
      <w:numFmt w:val="lowerLetter"/>
      <w:lvlText w:val="%8."/>
      <w:lvlJc w:val="left"/>
      <w:pPr>
        <w:ind w:left="5760" w:hanging="360"/>
      </w:pPr>
    </w:lvl>
    <w:lvl w:ilvl="8" w:tplc="5D3EADE6" w:tentative="1">
      <w:start w:val="1"/>
      <w:numFmt w:val="lowerRoman"/>
      <w:lvlText w:val="%9."/>
      <w:lvlJc w:val="right"/>
      <w:pPr>
        <w:ind w:left="6480" w:hanging="180"/>
      </w:pPr>
    </w:lvl>
  </w:abstractNum>
  <w:num w:numId="1">
    <w:abstractNumId w:val="16"/>
  </w:num>
  <w:num w:numId="2">
    <w:abstractNumId w:val="13"/>
  </w:num>
  <w:num w:numId="3">
    <w:abstractNumId w:val="0"/>
  </w:num>
  <w:num w:numId="4">
    <w:abstractNumId w:val="1"/>
  </w:num>
  <w:num w:numId="5">
    <w:abstractNumId w:val="2"/>
  </w:num>
  <w:num w:numId="6">
    <w:abstractNumId w:val="3"/>
  </w:num>
  <w:num w:numId="7">
    <w:abstractNumId w:val="4"/>
  </w:num>
  <w:num w:numId="8">
    <w:abstractNumId w:val="5"/>
  </w:num>
  <w:num w:numId="9">
    <w:abstractNumId w:val="6"/>
  </w:num>
  <w:num w:numId="10">
    <w:abstractNumId w:val="7"/>
  </w:num>
  <w:num w:numId="11">
    <w:abstractNumId w:val="8"/>
  </w:num>
  <w:num w:numId="12">
    <w:abstractNumId w:val="9"/>
  </w:num>
  <w:num w:numId="13">
    <w:abstractNumId w:val="14"/>
  </w:num>
  <w:num w:numId="14">
    <w:abstractNumId w:val="17"/>
  </w:num>
  <w:num w:numId="15">
    <w:abstractNumId w:val="11"/>
  </w:num>
  <w:num w:numId="16">
    <w:abstractNumId w:val="10"/>
  </w:num>
  <w:num w:numId="17">
    <w:abstractNumId w:val="12"/>
  </w:num>
  <w:num w:numId="18">
    <w:abstractNumId w:val="18"/>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17A91"/>
    <w:rsid w:val="000255E6"/>
    <w:rsid w:val="000324EC"/>
    <w:rsid w:val="00041487"/>
    <w:rsid w:val="00046F14"/>
    <w:rsid w:val="0006352B"/>
    <w:rsid w:val="00065F03"/>
    <w:rsid w:val="00071624"/>
    <w:rsid w:val="000722FA"/>
    <w:rsid w:val="00075D29"/>
    <w:rsid w:val="000826B4"/>
    <w:rsid w:val="00083989"/>
    <w:rsid w:val="00090C2A"/>
    <w:rsid w:val="000976FA"/>
    <w:rsid w:val="000A0C66"/>
    <w:rsid w:val="000B0571"/>
    <w:rsid w:val="000C0085"/>
    <w:rsid w:val="000C14DC"/>
    <w:rsid w:val="000D1807"/>
    <w:rsid w:val="000F408C"/>
    <w:rsid w:val="00107CD7"/>
    <w:rsid w:val="00114C82"/>
    <w:rsid w:val="00122701"/>
    <w:rsid w:val="0012608A"/>
    <w:rsid w:val="001267B1"/>
    <w:rsid w:val="0013260C"/>
    <w:rsid w:val="00153A1D"/>
    <w:rsid w:val="00171171"/>
    <w:rsid w:val="00184137"/>
    <w:rsid w:val="001A013D"/>
    <w:rsid w:val="001A3961"/>
    <w:rsid w:val="002001BC"/>
    <w:rsid w:val="0020193E"/>
    <w:rsid w:val="00205547"/>
    <w:rsid w:val="00206B35"/>
    <w:rsid w:val="00212915"/>
    <w:rsid w:val="002174DC"/>
    <w:rsid w:val="002310A8"/>
    <w:rsid w:val="0023452C"/>
    <w:rsid w:val="00234E98"/>
    <w:rsid w:val="00280212"/>
    <w:rsid w:val="002A7C7F"/>
    <w:rsid w:val="002B3468"/>
    <w:rsid w:val="002C4923"/>
    <w:rsid w:val="002D4FDF"/>
    <w:rsid w:val="002E0882"/>
    <w:rsid w:val="002E1F00"/>
    <w:rsid w:val="002E272A"/>
    <w:rsid w:val="002E27E8"/>
    <w:rsid w:val="002E7D09"/>
    <w:rsid w:val="002F7408"/>
    <w:rsid w:val="00300A5A"/>
    <w:rsid w:val="00302E57"/>
    <w:rsid w:val="003032C5"/>
    <w:rsid w:val="00307B3A"/>
    <w:rsid w:val="00315D49"/>
    <w:rsid w:val="00322B1C"/>
    <w:rsid w:val="0033239F"/>
    <w:rsid w:val="00342993"/>
    <w:rsid w:val="003552BD"/>
    <w:rsid w:val="00362CF4"/>
    <w:rsid w:val="00362E5F"/>
    <w:rsid w:val="0037170C"/>
    <w:rsid w:val="003C17C4"/>
    <w:rsid w:val="003C34DD"/>
    <w:rsid w:val="003D2DFA"/>
    <w:rsid w:val="003E7E72"/>
    <w:rsid w:val="00403285"/>
    <w:rsid w:val="00403FE0"/>
    <w:rsid w:val="00413727"/>
    <w:rsid w:val="00450FDF"/>
    <w:rsid w:val="00453E09"/>
    <w:rsid w:val="004635D4"/>
    <w:rsid w:val="00476536"/>
    <w:rsid w:val="00481163"/>
    <w:rsid w:val="00482CD7"/>
    <w:rsid w:val="004842A2"/>
    <w:rsid w:val="004A1A00"/>
    <w:rsid w:val="004A1B87"/>
    <w:rsid w:val="004C59AF"/>
    <w:rsid w:val="004C6752"/>
    <w:rsid w:val="004D6DDA"/>
    <w:rsid w:val="004E6BB7"/>
    <w:rsid w:val="004F329D"/>
    <w:rsid w:val="00500EF2"/>
    <w:rsid w:val="005302C6"/>
    <w:rsid w:val="00540C49"/>
    <w:rsid w:val="00542A7E"/>
    <w:rsid w:val="00551FCB"/>
    <w:rsid w:val="00571BEF"/>
    <w:rsid w:val="005754D8"/>
    <w:rsid w:val="0058414F"/>
    <w:rsid w:val="0058540E"/>
    <w:rsid w:val="005E2497"/>
    <w:rsid w:val="00605589"/>
    <w:rsid w:val="0061160A"/>
    <w:rsid w:val="00622B6D"/>
    <w:rsid w:val="00625B7B"/>
    <w:rsid w:val="006271E4"/>
    <w:rsid w:val="00631DAB"/>
    <w:rsid w:val="00640758"/>
    <w:rsid w:val="00643C27"/>
    <w:rsid w:val="006615E7"/>
    <w:rsid w:val="0066378D"/>
    <w:rsid w:val="00667F10"/>
    <w:rsid w:val="006746E7"/>
    <w:rsid w:val="006D0EC6"/>
    <w:rsid w:val="006D1FE9"/>
    <w:rsid w:val="006E3E35"/>
    <w:rsid w:val="006E7622"/>
    <w:rsid w:val="007108B8"/>
    <w:rsid w:val="007207A4"/>
    <w:rsid w:val="007243A7"/>
    <w:rsid w:val="00726357"/>
    <w:rsid w:val="00735AE9"/>
    <w:rsid w:val="00743416"/>
    <w:rsid w:val="007559FA"/>
    <w:rsid w:val="00776E04"/>
    <w:rsid w:val="00796C22"/>
    <w:rsid w:val="00797019"/>
    <w:rsid w:val="007B0A4C"/>
    <w:rsid w:val="007C3A8C"/>
    <w:rsid w:val="008033EA"/>
    <w:rsid w:val="008159E5"/>
    <w:rsid w:val="008210A2"/>
    <w:rsid w:val="00822BD8"/>
    <w:rsid w:val="00823799"/>
    <w:rsid w:val="00851FAB"/>
    <w:rsid w:val="00864B90"/>
    <w:rsid w:val="00872D64"/>
    <w:rsid w:val="0088159E"/>
    <w:rsid w:val="00891C38"/>
    <w:rsid w:val="008A1C16"/>
    <w:rsid w:val="008A2E7E"/>
    <w:rsid w:val="008A5235"/>
    <w:rsid w:val="008B06F8"/>
    <w:rsid w:val="008B7074"/>
    <w:rsid w:val="008C119E"/>
    <w:rsid w:val="008D2D15"/>
    <w:rsid w:val="008F44FD"/>
    <w:rsid w:val="009061A5"/>
    <w:rsid w:val="00906C19"/>
    <w:rsid w:val="00911F86"/>
    <w:rsid w:val="0091621C"/>
    <w:rsid w:val="0096484E"/>
    <w:rsid w:val="00966E58"/>
    <w:rsid w:val="009921EC"/>
    <w:rsid w:val="009B1EF2"/>
    <w:rsid w:val="009D5E02"/>
    <w:rsid w:val="009D67CD"/>
    <w:rsid w:val="009D74AD"/>
    <w:rsid w:val="009F11F8"/>
    <w:rsid w:val="00A06749"/>
    <w:rsid w:val="00A10B09"/>
    <w:rsid w:val="00A155E0"/>
    <w:rsid w:val="00A156A5"/>
    <w:rsid w:val="00A15832"/>
    <w:rsid w:val="00A21A1F"/>
    <w:rsid w:val="00A35305"/>
    <w:rsid w:val="00A46E7C"/>
    <w:rsid w:val="00A56A51"/>
    <w:rsid w:val="00A62A14"/>
    <w:rsid w:val="00A65055"/>
    <w:rsid w:val="00A75226"/>
    <w:rsid w:val="00A75DC7"/>
    <w:rsid w:val="00A8012E"/>
    <w:rsid w:val="00A8064B"/>
    <w:rsid w:val="00A93823"/>
    <w:rsid w:val="00A96A4B"/>
    <w:rsid w:val="00A97292"/>
    <w:rsid w:val="00A97305"/>
    <w:rsid w:val="00A97A99"/>
    <w:rsid w:val="00AA5DCA"/>
    <w:rsid w:val="00AB1327"/>
    <w:rsid w:val="00AB14C5"/>
    <w:rsid w:val="00AB53FF"/>
    <w:rsid w:val="00AF13A5"/>
    <w:rsid w:val="00AF40E9"/>
    <w:rsid w:val="00B01724"/>
    <w:rsid w:val="00B079B8"/>
    <w:rsid w:val="00B13988"/>
    <w:rsid w:val="00B17C77"/>
    <w:rsid w:val="00B2024E"/>
    <w:rsid w:val="00B23004"/>
    <w:rsid w:val="00B4626D"/>
    <w:rsid w:val="00B503E2"/>
    <w:rsid w:val="00B61574"/>
    <w:rsid w:val="00B63756"/>
    <w:rsid w:val="00B6498F"/>
    <w:rsid w:val="00B717FB"/>
    <w:rsid w:val="00B80E97"/>
    <w:rsid w:val="00BC7278"/>
    <w:rsid w:val="00BD7AF0"/>
    <w:rsid w:val="00BF107B"/>
    <w:rsid w:val="00BF7B35"/>
    <w:rsid w:val="00C02F79"/>
    <w:rsid w:val="00C04333"/>
    <w:rsid w:val="00C1565E"/>
    <w:rsid w:val="00C269E6"/>
    <w:rsid w:val="00C35FC9"/>
    <w:rsid w:val="00C45DD3"/>
    <w:rsid w:val="00C56288"/>
    <w:rsid w:val="00C57047"/>
    <w:rsid w:val="00C6208A"/>
    <w:rsid w:val="00C64A5C"/>
    <w:rsid w:val="00C74409"/>
    <w:rsid w:val="00C744D7"/>
    <w:rsid w:val="00C75D6A"/>
    <w:rsid w:val="00C8585B"/>
    <w:rsid w:val="00CC0A83"/>
    <w:rsid w:val="00CC4C5A"/>
    <w:rsid w:val="00CD2A0A"/>
    <w:rsid w:val="00CD2BC3"/>
    <w:rsid w:val="00CF365F"/>
    <w:rsid w:val="00CF4701"/>
    <w:rsid w:val="00D003D0"/>
    <w:rsid w:val="00D05242"/>
    <w:rsid w:val="00D33516"/>
    <w:rsid w:val="00D36D1C"/>
    <w:rsid w:val="00D557FA"/>
    <w:rsid w:val="00D56903"/>
    <w:rsid w:val="00D65F3C"/>
    <w:rsid w:val="00D675B5"/>
    <w:rsid w:val="00D70AD8"/>
    <w:rsid w:val="00D73DE9"/>
    <w:rsid w:val="00D86A69"/>
    <w:rsid w:val="00D934D0"/>
    <w:rsid w:val="00D967CF"/>
    <w:rsid w:val="00DA232A"/>
    <w:rsid w:val="00DA37D4"/>
    <w:rsid w:val="00DB69C7"/>
    <w:rsid w:val="00DC246A"/>
    <w:rsid w:val="00DC46A5"/>
    <w:rsid w:val="00DC5701"/>
    <w:rsid w:val="00DD23AB"/>
    <w:rsid w:val="00DE3503"/>
    <w:rsid w:val="00E05D5A"/>
    <w:rsid w:val="00E32D22"/>
    <w:rsid w:val="00E47DB5"/>
    <w:rsid w:val="00E702F7"/>
    <w:rsid w:val="00E743B2"/>
    <w:rsid w:val="00E74CB3"/>
    <w:rsid w:val="00E76CF1"/>
    <w:rsid w:val="00E771B7"/>
    <w:rsid w:val="00E83573"/>
    <w:rsid w:val="00E875F4"/>
    <w:rsid w:val="00E912D0"/>
    <w:rsid w:val="00EA1598"/>
    <w:rsid w:val="00EA7584"/>
    <w:rsid w:val="00EC3BF8"/>
    <w:rsid w:val="00EE38F9"/>
    <w:rsid w:val="00F00D09"/>
    <w:rsid w:val="00F1327E"/>
    <w:rsid w:val="00F266AA"/>
    <w:rsid w:val="00F36363"/>
    <w:rsid w:val="00F455D0"/>
    <w:rsid w:val="00F548E0"/>
    <w:rsid w:val="00F54A88"/>
    <w:rsid w:val="00F662D8"/>
    <w:rsid w:val="00F74096"/>
    <w:rsid w:val="00FA1497"/>
    <w:rsid w:val="00FC4BF5"/>
    <w:rsid w:val="00FC580A"/>
    <w:rsid w:val="00FC60F9"/>
    <w:rsid w:val="00FD386C"/>
    <w:rsid w:val="00FD455C"/>
    <w:rsid w:val="00FD4AD8"/>
    <w:rsid w:val="00FD67B1"/>
    <w:rsid w:val="00FF3346"/>
    <w:rsid w:val="00FF36F7"/>
    <w:rsid w:val="00FF534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EE38F9"/>
    <w:pPr>
      <w:spacing w:after="0" w:line="360" w:lineRule="auto"/>
      <w:jc w:val="both"/>
    </w:pPr>
    <w:rPr>
      <w:rFonts w:ascii="Times New Roman" w:hAnsi="Times New Roman" w:cs="Times New Roman"/>
      <w:sz w:val="24"/>
      <w:szCs w:val="24"/>
      <w:lang w:val="en-US"/>
    </w:rPr>
  </w:style>
  <w:style w:type="paragraph" w:styleId="berschrift1">
    <w:name w:val="heading 1"/>
    <w:basedOn w:val="Standard"/>
    <w:next w:val="Standard"/>
    <w:link w:val="berschrift1Zchn"/>
    <w:uiPriority w:val="9"/>
    <w:qFormat/>
    <w:rsid w:val="00EE38F9"/>
    <w:pPr>
      <w:outlineLvl w:val="0"/>
    </w:pPr>
    <w:rPr>
      <w:b/>
    </w:rPr>
  </w:style>
  <w:style w:type="paragraph" w:styleId="berschrift2">
    <w:name w:val="heading 2"/>
    <w:basedOn w:val="Standard"/>
    <w:next w:val="Standard"/>
    <w:link w:val="berschrift2Zchn"/>
    <w:uiPriority w:val="9"/>
    <w:unhideWhenUsed/>
    <w:qFormat/>
    <w:rsid w:val="00EE38F9"/>
    <w:pPr>
      <w:outlineLvl w:val="1"/>
    </w:pPr>
    <w:rPr>
      <w:b/>
    </w:rPr>
  </w:style>
  <w:style w:type="paragraph" w:styleId="berschrift3">
    <w:name w:val="heading 3"/>
    <w:basedOn w:val="Standard"/>
    <w:next w:val="Standard"/>
    <w:link w:val="berschrift3Zchn"/>
    <w:uiPriority w:val="9"/>
    <w:semiHidden/>
    <w:unhideWhenUsed/>
    <w:qFormat/>
    <w:rsid w:val="002E1F00"/>
    <w:pPr>
      <w:keepNext/>
      <w:keepLines/>
      <w:spacing w:before="40"/>
      <w:outlineLvl w:val="2"/>
    </w:pPr>
    <w:rPr>
      <w:rFonts w:asciiTheme="majorHAnsi" w:eastAsiaTheme="majorEastAsia" w:hAnsiTheme="majorHAnsi" w:cstheme="majorBidi"/>
      <w:color w:val="243F60" w:themeColor="accent1" w:themeShade="7F"/>
    </w:rPr>
  </w:style>
  <w:style w:type="paragraph" w:styleId="berschrift4">
    <w:name w:val="heading 4"/>
    <w:basedOn w:val="Standard"/>
    <w:next w:val="Standard"/>
    <w:link w:val="berschrift4Zchn"/>
    <w:uiPriority w:val="9"/>
    <w:semiHidden/>
    <w:unhideWhenUsed/>
    <w:qFormat/>
    <w:rsid w:val="002E1F00"/>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2E1F00"/>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2E1F00"/>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2E1F00"/>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2E1F0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1F0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nhideWhenUsed/>
    <w:rsid w:val="00C8585B"/>
    <w:pPr>
      <w:tabs>
        <w:tab w:val="center" w:pos="4252"/>
        <w:tab w:val="right" w:pos="8504"/>
      </w:tabs>
      <w:spacing w:line="240" w:lineRule="auto"/>
    </w:pPr>
  </w:style>
  <w:style w:type="character" w:customStyle="1" w:styleId="KopfzeileZchn">
    <w:name w:val="Kopfzeile Zchn"/>
    <w:basedOn w:val="Absatz-Standardschriftart"/>
    <w:link w:val="Kopfzeile"/>
    <w:rsid w:val="00C8585B"/>
  </w:style>
  <w:style w:type="paragraph" w:styleId="Fuzeile">
    <w:name w:val="footer"/>
    <w:basedOn w:val="Standard"/>
    <w:link w:val="FuzeileZchn"/>
    <w:uiPriority w:val="99"/>
    <w:unhideWhenUsed/>
    <w:rsid w:val="00C8585B"/>
    <w:pPr>
      <w:tabs>
        <w:tab w:val="center" w:pos="4252"/>
        <w:tab w:val="right" w:pos="8504"/>
      </w:tabs>
      <w:spacing w:line="240" w:lineRule="auto"/>
    </w:pPr>
  </w:style>
  <w:style w:type="character" w:customStyle="1" w:styleId="FuzeileZchn">
    <w:name w:val="Fußzeile Zchn"/>
    <w:basedOn w:val="Absatz-Standardschriftart"/>
    <w:link w:val="Fuzeile"/>
    <w:uiPriority w:val="99"/>
    <w:rsid w:val="00C8585B"/>
  </w:style>
  <w:style w:type="paragraph" w:styleId="Sprechblasentext">
    <w:name w:val="Balloon Text"/>
    <w:basedOn w:val="Standard"/>
    <w:link w:val="SprechblasentextZchn"/>
    <w:uiPriority w:val="99"/>
    <w:semiHidden/>
    <w:unhideWhenUsed/>
    <w:rsid w:val="00C8585B"/>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8585B"/>
    <w:rPr>
      <w:rFonts w:ascii="Tahoma" w:hAnsi="Tahoma" w:cs="Tahoma"/>
      <w:sz w:val="16"/>
      <w:szCs w:val="16"/>
    </w:rPr>
  </w:style>
  <w:style w:type="paragraph" w:styleId="Listenabsatz">
    <w:name w:val="List Paragraph"/>
    <w:basedOn w:val="Standard"/>
    <w:uiPriority w:val="34"/>
    <w:qFormat/>
    <w:rsid w:val="00A21A1F"/>
    <w:pPr>
      <w:ind w:left="720"/>
      <w:contextualSpacing/>
    </w:pPr>
  </w:style>
  <w:style w:type="character" w:styleId="Hyperlink">
    <w:name w:val="Hyperlink"/>
    <w:basedOn w:val="Absatz-Standardschriftart"/>
    <w:uiPriority w:val="99"/>
    <w:unhideWhenUsed/>
    <w:rsid w:val="00D36D1C"/>
    <w:rPr>
      <w:color w:val="0000FF" w:themeColor="hyperlink"/>
      <w:u w:val="single"/>
    </w:rPr>
  </w:style>
  <w:style w:type="character" w:styleId="Platzhaltertext">
    <w:name w:val="Placeholder Text"/>
    <w:basedOn w:val="Absatz-Standardschriftart"/>
    <w:uiPriority w:val="99"/>
    <w:semiHidden/>
    <w:rsid w:val="002E1F00"/>
    <w:rPr>
      <w:color w:val="808080"/>
    </w:rPr>
  </w:style>
  <w:style w:type="paragraph" w:customStyle="1" w:styleId="CitaviBibliographyEntry">
    <w:name w:val="Citavi Bibliography Entry"/>
    <w:basedOn w:val="Standard"/>
    <w:link w:val="CitaviBibliographyEntryZchn"/>
    <w:rsid w:val="002E1F00"/>
    <w:pPr>
      <w:tabs>
        <w:tab w:val="left" w:pos="283"/>
      </w:tabs>
      <w:ind w:left="283" w:hanging="283"/>
    </w:pPr>
  </w:style>
  <w:style w:type="character" w:customStyle="1" w:styleId="CitaviBibliographyEntryZchn">
    <w:name w:val="Citavi Bibliography Entry Zchn"/>
    <w:basedOn w:val="Absatz-Standardschriftart"/>
    <w:link w:val="CitaviBibliographyEntry"/>
    <w:rsid w:val="002E1F00"/>
    <w:rPr>
      <w:rFonts w:ascii="Times New Roman" w:hAnsi="Times New Roman" w:cs="Times New Roman"/>
      <w:sz w:val="24"/>
      <w:szCs w:val="24"/>
      <w:lang w:val="en-US"/>
    </w:rPr>
  </w:style>
  <w:style w:type="paragraph" w:customStyle="1" w:styleId="CitaviBibliographyHeading">
    <w:name w:val="Citavi Bibliography Heading"/>
    <w:basedOn w:val="berschrift1"/>
    <w:link w:val="CitaviBibliographyHeadingZchn"/>
    <w:rsid w:val="002E1F00"/>
    <w:pPr>
      <w:jc w:val="left"/>
    </w:pPr>
  </w:style>
  <w:style w:type="character" w:customStyle="1" w:styleId="CitaviBibliographyHeadingZchn">
    <w:name w:val="Citavi Bibliography Heading Zchn"/>
    <w:basedOn w:val="Absatz-Standardschriftart"/>
    <w:link w:val="CitaviBibliographyHeading"/>
    <w:rsid w:val="002E1F00"/>
    <w:rPr>
      <w:rFonts w:ascii="Times New Roman" w:hAnsi="Times New Roman" w:cs="Times New Roman"/>
      <w:b/>
      <w:sz w:val="24"/>
      <w:szCs w:val="24"/>
      <w:lang w:val="en-US"/>
    </w:rPr>
  </w:style>
  <w:style w:type="character" w:customStyle="1" w:styleId="berschrift1Zchn">
    <w:name w:val="Überschrift 1 Zchn"/>
    <w:basedOn w:val="Absatz-Standardschriftart"/>
    <w:link w:val="berschrift1"/>
    <w:uiPriority w:val="9"/>
    <w:rsid w:val="00EE38F9"/>
    <w:rPr>
      <w:rFonts w:ascii="Times New Roman" w:hAnsi="Times New Roman" w:cs="Times New Roman"/>
      <w:b/>
      <w:sz w:val="24"/>
      <w:szCs w:val="24"/>
      <w:lang w:val="en-US"/>
    </w:rPr>
  </w:style>
  <w:style w:type="paragraph" w:customStyle="1" w:styleId="CitaviBibliographySubheading1">
    <w:name w:val="Citavi Bibliography Subheading 1"/>
    <w:basedOn w:val="berschrift2"/>
    <w:link w:val="CitaviBibliographySubheading1Zchn"/>
    <w:rsid w:val="002E1F00"/>
    <w:pPr>
      <w:jc w:val="left"/>
      <w:outlineLvl w:val="9"/>
    </w:pPr>
  </w:style>
  <w:style w:type="character" w:customStyle="1" w:styleId="CitaviBibliographySubheading1Zchn">
    <w:name w:val="Citavi Bibliography Subheading 1 Zchn"/>
    <w:basedOn w:val="Absatz-Standardschriftart"/>
    <w:link w:val="CitaviBibliographySubheading1"/>
    <w:rsid w:val="002E1F00"/>
    <w:rPr>
      <w:rFonts w:ascii="Times New Roman" w:hAnsi="Times New Roman" w:cs="Times New Roman"/>
      <w:b/>
      <w:sz w:val="24"/>
      <w:szCs w:val="24"/>
      <w:lang w:val="en-US"/>
    </w:rPr>
  </w:style>
  <w:style w:type="character" w:customStyle="1" w:styleId="berschrift2Zchn">
    <w:name w:val="Überschrift 2 Zchn"/>
    <w:basedOn w:val="Absatz-Standardschriftart"/>
    <w:link w:val="berschrift2"/>
    <w:uiPriority w:val="9"/>
    <w:rsid w:val="00EE38F9"/>
    <w:rPr>
      <w:rFonts w:ascii="Times New Roman" w:hAnsi="Times New Roman" w:cs="Times New Roman"/>
      <w:b/>
      <w:sz w:val="24"/>
      <w:szCs w:val="24"/>
      <w:lang w:val="en-US"/>
    </w:rPr>
  </w:style>
  <w:style w:type="paragraph" w:customStyle="1" w:styleId="CitaviBibliographySubheading2">
    <w:name w:val="Citavi Bibliography Subheading 2"/>
    <w:basedOn w:val="berschrift3"/>
    <w:link w:val="CitaviBibliographySubheading2Zchn"/>
    <w:rsid w:val="002E1F00"/>
    <w:pPr>
      <w:jc w:val="left"/>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rsid w:val="002E1F00"/>
    <w:rPr>
      <w:rFonts w:ascii="Times New Roman" w:eastAsiaTheme="majorEastAsia" w:hAnsi="Times New Roman" w:cs="Times New Roman"/>
      <w:color w:val="243F60" w:themeColor="accent1" w:themeShade="7F"/>
      <w:sz w:val="24"/>
      <w:szCs w:val="24"/>
      <w:lang w:val="en-US"/>
    </w:rPr>
  </w:style>
  <w:style w:type="character" w:customStyle="1" w:styleId="berschrift3Zchn">
    <w:name w:val="Überschrift 3 Zchn"/>
    <w:basedOn w:val="Absatz-Standardschriftart"/>
    <w:link w:val="berschrift3"/>
    <w:uiPriority w:val="9"/>
    <w:semiHidden/>
    <w:rsid w:val="002E1F00"/>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berschrift4"/>
    <w:link w:val="CitaviBibliographySubheading3Zchn"/>
    <w:rsid w:val="002E1F00"/>
    <w:pPr>
      <w:jc w:val="left"/>
      <w:outlineLvl w:val="9"/>
    </w:pPr>
    <w:rPr>
      <w:rFonts w:ascii="Times New Roman" w:hAnsi="Times New Roman" w:cs="Times New Roman"/>
    </w:rPr>
  </w:style>
  <w:style w:type="character" w:customStyle="1" w:styleId="CitaviBibliographySubheading3Zchn">
    <w:name w:val="Citavi Bibliography Subheading 3 Zchn"/>
    <w:basedOn w:val="Absatz-Standardschriftart"/>
    <w:link w:val="CitaviBibliographySubheading3"/>
    <w:rsid w:val="002E1F00"/>
    <w:rPr>
      <w:rFonts w:ascii="Times New Roman" w:eastAsiaTheme="majorEastAsia" w:hAnsi="Times New Roman" w:cs="Times New Roman"/>
      <w:i/>
      <w:iCs/>
      <w:color w:val="365F91" w:themeColor="accent1" w:themeShade="BF"/>
      <w:sz w:val="24"/>
      <w:szCs w:val="24"/>
      <w:lang w:val="en-US"/>
    </w:rPr>
  </w:style>
  <w:style w:type="character" w:customStyle="1" w:styleId="berschrift4Zchn">
    <w:name w:val="Überschrift 4 Zchn"/>
    <w:basedOn w:val="Absatz-Standardschriftart"/>
    <w:link w:val="berschrift4"/>
    <w:uiPriority w:val="9"/>
    <w:semiHidden/>
    <w:rsid w:val="002E1F00"/>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berschrift5"/>
    <w:link w:val="CitaviBibliographySubheading4Zchn"/>
    <w:rsid w:val="002E1F00"/>
    <w:pPr>
      <w:jc w:val="left"/>
      <w:outlineLvl w:val="9"/>
    </w:pPr>
    <w:rPr>
      <w:rFonts w:ascii="Times New Roman" w:hAnsi="Times New Roman" w:cs="Times New Roman"/>
    </w:rPr>
  </w:style>
  <w:style w:type="character" w:customStyle="1" w:styleId="CitaviBibliographySubheading4Zchn">
    <w:name w:val="Citavi Bibliography Subheading 4 Zchn"/>
    <w:basedOn w:val="Absatz-Standardschriftart"/>
    <w:link w:val="CitaviBibliographySubheading4"/>
    <w:rsid w:val="002E1F00"/>
    <w:rPr>
      <w:rFonts w:ascii="Times New Roman" w:eastAsiaTheme="majorEastAsia" w:hAnsi="Times New Roman" w:cs="Times New Roman"/>
      <w:color w:val="365F91" w:themeColor="accent1" w:themeShade="BF"/>
      <w:sz w:val="24"/>
      <w:szCs w:val="24"/>
      <w:lang w:val="en-US"/>
    </w:rPr>
  </w:style>
  <w:style w:type="character" w:customStyle="1" w:styleId="berschrift5Zchn">
    <w:name w:val="Überschrift 5 Zchn"/>
    <w:basedOn w:val="Absatz-Standardschriftart"/>
    <w:link w:val="berschrift5"/>
    <w:uiPriority w:val="9"/>
    <w:semiHidden/>
    <w:rsid w:val="002E1F00"/>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berschrift6"/>
    <w:link w:val="CitaviBibliographySubheading5Zchn"/>
    <w:rsid w:val="002E1F00"/>
    <w:pPr>
      <w:outlineLvl w:val="9"/>
    </w:pPr>
    <w:rPr>
      <w:rFonts w:ascii="Times New Roman" w:hAnsi="Times New Roman" w:cs="Times New Roman"/>
    </w:rPr>
  </w:style>
  <w:style w:type="character" w:customStyle="1" w:styleId="CitaviBibliographySubheading5Zchn">
    <w:name w:val="Citavi Bibliography Subheading 5 Zchn"/>
    <w:basedOn w:val="Absatz-Standardschriftart"/>
    <w:link w:val="CitaviBibliographySubheading5"/>
    <w:rsid w:val="002E1F00"/>
    <w:rPr>
      <w:rFonts w:ascii="Times New Roman" w:eastAsiaTheme="majorEastAsia" w:hAnsi="Times New Roman" w:cs="Times New Roman"/>
      <w:color w:val="243F60" w:themeColor="accent1" w:themeShade="7F"/>
      <w:sz w:val="24"/>
      <w:szCs w:val="24"/>
      <w:lang w:val="en-US"/>
    </w:rPr>
  </w:style>
  <w:style w:type="character" w:customStyle="1" w:styleId="berschrift6Zchn">
    <w:name w:val="Überschrift 6 Zchn"/>
    <w:basedOn w:val="Absatz-Standardschriftart"/>
    <w:link w:val="berschrift6"/>
    <w:uiPriority w:val="9"/>
    <w:semiHidden/>
    <w:rsid w:val="002E1F00"/>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berschrift7"/>
    <w:link w:val="CitaviBibliographySubheading6Zchn"/>
    <w:rsid w:val="002E1F00"/>
    <w:pPr>
      <w:outlineLvl w:val="9"/>
    </w:pPr>
    <w:rPr>
      <w:rFonts w:ascii="Times New Roman" w:hAnsi="Times New Roman" w:cs="Times New Roman"/>
    </w:rPr>
  </w:style>
  <w:style w:type="character" w:customStyle="1" w:styleId="CitaviBibliographySubheading6Zchn">
    <w:name w:val="Citavi Bibliography Subheading 6 Zchn"/>
    <w:basedOn w:val="Absatz-Standardschriftart"/>
    <w:link w:val="CitaviBibliographySubheading6"/>
    <w:rsid w:val="002E1F00"/>
    <w:rPr>
      <w:rFonts w:ascii="Times New Roman" w:eastAsiaTheme="majorEastAsia" w:hAnsi="Times New Roman" w:cs="Times New Roman"/>
      <w:i/>
      <w:iCs/>
      <w:color w:val="243F60" w:themeColor="accent1" w:themeShade="7F"/>
      <w:sz w:val="24"/>
      <w:szCs w:val="24"/>
      <w:lang w:val="en-US"/>
    </w:rPr>
  </w:style>
  <w:style w:type="character" w:customStyle="1" w:styleId="berschrift7Zchn">
    <w:name w:val="Überschrift 7 Zchn"/>
    <w:basedOn w:val="Absatz-Standardschriftart"/>
    <w:link w:val="berschrift7"/>
    <w:uiPriority w:val="9"/>
    <w:semiHidden/>
    <w:rsid w:val="002E1F00"/>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berschrift8"/>
    <w:link w:val="CitaviBibliographySubheading7Zchn"/>
    <w:rsid w:val="002E1F00"/>
    <w:pPr>
      <w:outlineLvl w:val="9"/>
    </w:pPr>
    <w:rPr>
      <w:rFonts w:ascii="Times New Roman" w:hAnsi="Times New Roman" w:cs="Times New Roman"/>
      <w:sz w:val="24"/>
      <w:szCs w:val="24"/>
    </w:rPr>
  </w:style>
  <w:style w:type="character" w:customStyle="1" w:styleId="CitaviBibliographySubheading7Zchn">
    <w:name w:val="Citavi Bibliography Subheading 7 Zchn"/>
    <w:basedOn w:val="Absatz-Standardschriftart"/>
    <w:link w:val="CitaviBibliographySubheading7"/>
    <w:rsid w:val="002E1F00"/>
    <w:rPr>
      <w:rFonts w:ascii="Times New Roman" w:eastAsiaTheme="majorEastAsia" w:hAnsi="Times New Roman" w:cs="Times New Roman"/>
      <w:color w:val="272727" w:themeColor="text1" w:themeTint="D8"/>
      <w:sz w:val="24"/>
      <w:szCs w:val="24"/>
      <w:lang w:val="en-US"/>
    </w:rPr>
  </w:style>
  <w:style w:type="character" w:customStyle="1" w:styleId="berschrift8Zchn">
    <w:name w:val="Überschrift 8 Zchn"/>
    <w:basedOn w:val="Absatz-Standardschriftart"/>
    <w:link w:val="berschrift8"/>
    <w:uiPriority w:val="9"/>
    <w:semiHidden/>
    <w:rsid w:val="002E1F0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2E1F00"/>
    <w:pPr>
      <w:outlineLvl w:val="9"/>
    </w:pPr>
    <w:rPr>
      <w:rFonts w:ascii="Times New Roman" w:hAnsi="Times New Roman" w:cs="Times New Roman"/>
      <w:sz w:val="24"/>
      <w:szCs w:val="24"/>
    </w:rPr>
  </w:style>
  <w:style w:type="character" w:customStyle="1" w:styleId="CitaviBibliographySubheading8Zchn">
    <w:name w:val="Citavi Bibliography Subheading 8 Zchn"/>
    <w:basedOn w:val="Absatz-Standardschriftart"/>
    <w:link w:val="CitaviBibliographySubheading8"/>
    <w:rsid w:val="002E1F00"/>
    <w:rPr>
      <w:rFonts w:ascii="Times New Roman" w:eastAsiaTheme="majorEastAsia" w:hAnsi="Times New Roman" w:cs="Times New Roman"/>
      <w:i/>
      <w:iCs/>
      <w:color w:val="272727" w:themeColor="text1" w:themeTint="D8"/>
      <w:sz w:val="24"/>
      <w:szCs w:val="24"/>
      <w:lang w:val="en-US"/>
    </w:rPr>
  </w:style>
  <w:style w:type="character" w:customStyle="1" w:styleId="berschrift9Zchn">
    <w:name w:val="Überschrift 9 Zchn"/>
    <w:basedOn w:val="Absatz-Standardschriftart"/>
    <w:link w:val="berschrift9"/>
    <w:uiPriority w:val="9"/>
    <w:semiHidden/>
    <w:rsid w:val="002E1F00"/>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A15832"/>
    <w:pPr>
      <w:outlineLvl w:val="9"/>
    </w:pPr>
  </w:style>
  <w:style w:type="paragraph" w:styleId="Literaturverzeichnis">
    <w:name w:val="Bibliography"/>
    <w:basedOn w:val="Standard"/>
    <w:next w:val="Standard"/>
    <w:uiPriority w:val="37"/>
    <w:semiHidden/>
    <w:unhideWhenUsed/>
    <w:rsid w:val="00A15832"/>
  </w:style>
  <w:style w:type="character" w:styleId="Buchtitel">
    <w:name w:val="Book Title"/>
    <w:basedOn w:val="Absatz-Standardschriftart"/>
    <w:uiPriority w:val="33"/>
    <w:qFormat/>
    <w:rsid w:val="00A15832"/>
    <w:rPr>
      <w:b/>
      <w:bCs/>
      <w:i/>
      <w:iCs/>
      <w:spacing w:val="5"/>
    </w:rPr>
  </w:style>
  <w:style w:type="character" w:styleId="IntensiverVerweis">
    <w:name w:val="Intense Reference"/>
    <w:basedOn w:val="Absatz-Standardschriftart"/>
    <w:uiPriority w:val="32"/>
    <w:qFormat/>
    <w:rsid w:val="00A15832"/>
    <w:rPr>
      <w:b/>
      <w:bCs/>
      <w:smallCaps/>
      <w:color w:val="4F81BD" w:themeColor="accent1"/>
      <w:spacing w:val="5"/>
    </w:rPr>
  </w:style>
  <w:style w:type="character" w:styleId="SchwacherVerweis">
    <w:name w:val="Subtle Reference"/>
    <w:basedOn w:val="Absatz-Standardschriftart"/>
    <w:uiPriority w:val="31"/>
    <w:qFormat/>
    <w:rsid w:val="00A15832"/>
    <w:rPr>
      <w:smallCaps/>
      <w:color w:val="5A5A5A" w:themeColor="text1" w:themeTint="A5"/>
    </w:rPr>
  </w:style>
  <w:style w:type="character" w:styleId="IntensiveHervorhebung">
    <w:name w:val="Intense Emphasis"/>
    <w:basedOn w:val="Absatz-Standardschriftart"/>
    <w:uiPriority w:val="21"/>
    <w:qFormat/>
    <w:rsid w:val="00A15832"/>
    <w:rPr>
      <w:i/>
      <w:iCs/>
      <w:color w:val="4F81BD" w:themeColor="accent1"/>
    </w:rPr>
  </w:style>
  <w:style w:type="character" w:styleId="SchwacheHervorhebung">
    <w:name w:val="Subtle Emphasis"/>
    <w:basedOn w:val="Absatz-Standardschriftart"/>
    <w:uiPriority w:val="19"/>
    <w:qFormat/>
    <w:rsid w:val="00A15832"/>
    <w:rPr>
      <w:i/>
      <w:iCs/>
      <w:color w:val="404040" w:themeColor="text1" w:themeTint="BF"/>
    </w:rPr>
  </w:style>
  <w:style w:type="paragraph" w:styleId="IntensivesZitat">
    <w:name w:val="Intense Quote"/>
    <w:basedOn w:val="Standard"/>
    <w:next w:val="Standard"/>
    <w:link w:val="IntensivesZitatZchn"/>
    <w:uiPriority w:val="30"/>
    <w:qFormat/>
    <w:rsid w:val="00A158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A15832"/>
    <w:rPr>
      <w:i/>
      <w:iCs/>
      <w:color w:val="4F81BD" w:themeColor="accent1"/>
    </w:rPr>
  </w:style>
  <w:style w:type="paragraph" w:styleId="Zitat">
    <w:name w:val="Quote"/>
    <w:basedOn w:val="Standard"/>
    <w:next w:val="Standard"/>
    <w:link w:val="ZitatZchn"/>
    <w:uiPriority w:val="29"/>
    <w:qFormat/>
    <w:rsid w:val="00A1583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15832"/>
    <w:rPr>
      <w:i/>
      <w:iCs/>
      <w:color w:val="404040" w:themeColor="text1" w:themeTint="BF"/>
    </w:rPr>
  </w:style>
  <w:style w:type="table" w:styleId="MittlereListe1-Akzent1">
    <w:name w:val="Medium List 1 Accent 1"/>
    <w:basedOn w:val="NormaleTabelle"/>
    <w:uiPriority w:val="65"/>
    <w:semiHidden/>
    <w:unhideWhenUsed/>
    <w:rsid w:val="00A1583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A1583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1583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1583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A1583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A1583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A1583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1583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1583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1583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1583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1583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1583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1583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1583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1583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1583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1583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1583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1583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15832"/>
    <w:pPr>
      <w:spacing w:after="0" w:line="240" w:lineRule="auto"/>
    </w:pPr>
  </w:style>
  <w:style w:type="character" w:styleId="HTMLVariable">
    <w:name w:val="HTML Variable"/>
    <w:basedOn w:val="Absatz-Standardschriftart"/>
    <w:uiPriority w:val="99"/>
    <w:semiHidden/>
    <w:unhideWhenUsed/>
    <w:rsid w:val="00A15832"/>
    <w:rPr>
      <w:i/>
      <w:iCs/>
    </w:rPr>
  </w:style>
  <w:style w:type="character" w:styleId="HTMLSchreibmaschine">
    <w:name w:val="HTML Typewriter"/>
    <w:basedOn w:val="Absatz-Standardschriftart"/>
    <w:uiPriority w:val="99"/>
    <w:semiHidden/>
    <w:unhideWhenUsed/>
    <w:rsid w:val="00A15832"/>
    <w:rPr>
      <w:rFonts w:ascii="Consolas" w:hAnsi="Consolas"/>
      <w:sz w:val="20"/>
      <w:szCs w:val="20"/>
    </w:rPr>
  </w:style>
  <w:style w:type="character" w:styleId="HTMLBeispiel">
    <w:name w:val="HTML Sample"/>
    <w:basedOn w:val="Absatz-Standardschriftart"/>
    <w:uiPriority w:val="99"/>
    <w:semiHidden/>
    <w:unhideWhenUsed/>
    <w:rsid w:val="00A15832"/>
    <w:rPr>
      <w:rFonts w:ascii="Consolas" w:hAnsi="Consolas"/>
      <w:sz w:val="24"/>
      <w:szCs w:val="24"/>
    </w:rPr>
  </w:style>
  <w:style w:type="paragraph" w:styleId="HTMLVorformatiert">
    <w:name w:val="HTML Preformatted"/>
    <w:basedOn w:val="Standard"/>
    <w:link w:val="HTMLVorformatiertZchn"/>
    <w:uiPriority w:val="99"/>
    <w:semiHidden/>
    <w:unhideWhenUsed/>
    <w:rsid w:val="00A15832"/>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15832"/>
    <w:rPr>
      <w:rFonts w:ascii="Consolas" w:hAnsi="Consolas"/>
      <w:sz w:val="20"/>
      <w:szCs w:val="20"/>
    </w:rPr>
  </w:style>
  <w:style w:type="character" w:styleId="HTMLTastatur">
    <w:name w:val="HTML Keyboard"/>
    <w:basedOn w:val="Absatz-Standardschriftart"/>
    <w:uiPriority w:val="99"/>
    <w:semiHidden/>
    <w:unhideWhenUsed/>
    <w:rsid w:val="00A15832"/>
    <w:rPr>
      <w:rFonts w:ascii="Consolas" w:hAnsi="Consolas"/>
      <w:sz w:val="20"/>
      <w:szCs w:val="20"/>
    </w:rPr>
  </w:style>
  <w:style w:type="character" w:styleId="HTMLDefinition">
    <w:name w:val="HTML Definition"/>
    <w:basedOn w:val="Absatz-Standardschriftart"/>
    <w:uiPriority w:val="99"/>
    <w:semiHidden/>
    <w:unhideWhenUsed/>
    <w:rsid w:val="00A15832"/>
    <w:rPr>
      <w:i/>
      <w:iCs/>
    </w:rPr>
  </w:style>
  <w:style w:type="character" w:styleId="HTMLCode">
    <w:name w:val="HTML Code"/>
    <w:basedOn w:val="Absatz-Standardschriftart"/>
    <w:uiPriority w:val="99"/>
    <w:semiHidden/>
    <w:unhideWhenUsed/>
    <w:rsid w:val="00A15832"/>
    <w:rPr>
      <w:rFonts w:ascii="Consolas" w:hAnsi="Consolas"/>
      <w:sz w:val="20"/>
      <w:szCs w:val="20"/>
    </w:rPr>
  </w:style>
  <w:style w:type="character" w:styleId="HTMLZitat">
    <w:name w:val="HTML Cite"/>
    <w:basedOn w:val="Absatz-Standardschriftart"/>
    <w:uiPriority w:val="99"/>
    <w:semiHidden/>
    <w:unhideWhenUsed/>
    <w:rsid w:val="00A15832"/>
    <w:rPr>
      <w:i/>
      <w:iCs/>
    </w:rPr>
  </w:style>
  <w:style w:type="paragraph" w:styleId="HTMLAdresse">
    <w:name w:val="HTML Address"/>
    <w:basedOn w:val="Standard"/>
    <w:link w:val="HTMLAdresseZchn"/>
    <w:uiPriority w:val="99"/>
    <w:semiHidden/>
    <w:unhideWhenUsed/>
    <w:rsid w:val="00A15832"/>
    <w:pPr>
      <w:spacing w:line="240" w:lineRule="auto"/>
    </w:pPr>
    <w:rPr>
      <w:i/>
      <w:iCs/>
    </w:rPr>
  </w:style>
  <w:style w:type="character" w:customStyle="1" w:styleId="HTMLAdresseZchn">
    <w:name w:val="HTML Adresse Zchn"/>
    <w:basedOn w:val="Absatz-Standardschriftart"/>
    <w:link w:val="HTMLAdresse"/>
    <w:uiPriority w:val="99"/>
    <w:semiHidden/>
    <w:rsid w:val="00A15832"/>
    <w:rPr>
      <w:i/>
      <w:iCs/>
    </w:rPr>
  </w:style>
  <w:style w:type="character" w:styleId="HTMLAkronym">
    <w:name w:val="HTML Acronym"/>
    <w:basedOn w:val="Absatz-Standardschriftart"/>
    <w:uiPriority w:val="99"/>
    <w:semiHidden/>
    <w:unhideWhenUsed/>
    <w:rsid w:val="00A15832"/>
  </w:style>
  <w:style w:type="paragraph" w:styleId="StandardWeb">
    <w:name w:val="Normal (Web)"/>
    <w:basedOn w:val="Standard"/>
    <w:uiPriority w:val="99"/>
    <w:semiHidden/>
    <w:unhideWhenUsed/>
    <w:rsid w:val="00A15832"/>
  </w:style>
  <w:style w:type="paragraph" w:styleId="NurText">
    <w:name w:val="Plain Text"/>
    <w:basedOn w:val="Standard"/>
    <w:link w:val="NurTextZchn"/>
    <w:uiPriority w:val="99"/>
    <w:semiHidden/>
    <w:unhideWhenUsed/>
    <w:rsid w:val="00A15832"/>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15832"/>
    <w:rPr>
      <w:rFonts w:ascii="Consolas" w:hAnsi="Consolas"/>
      <w:sz w:val="21"/>
      <w:szCs w:val="21"/>
    </w:rPr>
  </w:style>
  <w:style w:type="paragraph" w:styleId="Dokumentstruktur">
    <w:name w:val="Document Map"/>
    <w:basedOn w:val="Standard"/>
    <w:link w:val="DokumentstrukturZchn"/>
    <w:uiPriority w:val="99"/>
    <w:semiHidden/>
    <w:unhideWhenUsed/>
    <w:rsid w:val="00A15832"/>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15832"/>
    <w:rPr>
      <w:rFonts w:ascii="Segoe UI" w:hAnsi="Segoe UI" w:cs="Segoe UI"/>
      <w:sz w:val="16"/>
      <w:szCs w:val="16"/>
    </w:rPr>
  </w:style>
  <w:style w:type="character" w:styleId="Hervorhebung">
    <w:name w:val="Emphasis"/>
    <w:basedOn w:val="Absatz-Standardschriftart"/>
    <w:uiPriority w:val="20"/>
    <w:qFormat/>
    <w:rsid w:val="00A15832"/>
    <w:rPr>
      <w:i/>
      <w:iCs/>
    </w:rPr>
  </w:style>
  <w:style w:type="character" w:styleId="Fett">
    <w:name w:val="Strong"/>
    <w:basedOn w:val="Absatz-Standardschriftart"/>
    <w:uiPriority w:val="22"/>
    <w:qFormat/>
    <w:rsid w:val="00A15832"/>
    <w:rPr>
      <w:b/>
      <w:bCs/>
    </w:rPr>
  </w:style>
  <w:style w:type="character" w:styleId="BesuchterHyperlink">
    <w:name w:val="FollowedHyperlink"/>
    <w:basedOn w:val="Absatz-Standardschriftart"/>
    <w:uiPriority w:val="99"/>
    <w:semiHidden/>
    <w:unhideWhenUsed/>
    <w:rsid w:val="00A15832"/>
    <w:rPr>
      <w:color w:val="800080" w:themeColor="followedHyperlink"/>
      <w:u w:val="single"/>
    </w:rPr>
  </w:style>
  <w:style w:type="paragraph" w:styleId="Blocktext">
    <w:name w:val="Block Text"/>
    <w:basedOn w:val="Standard"/>
    <w:uiPriority w:val="99"/>
    <w:semiHidden/>
    <w:unhideWhenUsed/>
    <w:rsid w:val="00A1583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A1583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15832"/>
    <w:rPr>
      <w:sz w:val="16"/>
      <w:szCs w:val="16"/>
    </w:rPr>
  </w:style>
  <w:style w:type="paragraph" w:styleId="Textkrper-Einzug2">
    <w:name w:val="Body Text Indent 2"/>
    <w:basedOn w:val="Standard"/>
    <w:link w:val="Textkrper-Einzug2Zchn"/>
    <w:uiPriority w:val="99"/>
    <w:semiHidden/>
    <w:unhideWhenUsed/>
    <w:rsid w:val="00A1583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15832"/>
  </w:style>
  <w:style w:type="paragraph" w:styleId="Textkrper3">
    <w:name w:val="Body Text 3"/>
    <w:basedOn w:val="Standard"/>
    <w:link w:val="Textkrper3Zchn"/>
    <w:uiPriority w:val="99"/>
    <w:semiHidden/>
    <w:unhideWhenUsed/>
    <w:rsid w:val="00A15832"/>
    <w:pPr>
      <w:spacing w:after="120"/>
    </w:pPr>
    <w:rPr>
      <w:sz w:val="16"/>
      <w:szCs w:val="16"/>
    </w:rPr>
  </w:style>
  <w:style w:type="character" w:customStyle="1" w:styleId="Textkrper3Zchn">
    <w:name w:val="Textkörper 3 Zchn"/>
    <w:basedOn w:val="Absatz-Standardschriftart"/>
    <w:link w:val="Textkrper3"/>
    <w:uiPriority w:val="99"/>
    <w:semiHidden/>
    <w:rsid w:val="00A15832"/>
    <w:rPr>
      <w:sz w:val="16"/>
      <w:szCs w:val="16"/>
    </w:rPr>
  </w:style>
  <w:style w:type="paragraph" w:styleId="Textkrper2">
    <w:name w:val="Body Text 2"/>
    <w:basedOn w:val="Standard"/>
    <w:link w:val="Textkrper2Zchn"/>
    <w:uiPriority w:val="99"/>
    <w:semiHidden/>
    <w:unhideWhenUsed/>
    <w:rsid w:val="00A15832"/>
    <w:pPr>
      <w:spacing w:after="120" w:line="480" w:lineRule="auto"/>
    </w:pPr>
  </w:style>
  <w:style w:type="character" w:customStyle="1" w:styleId="Textkrper2Zchn">
    <w:name w:val="Textkörper 2 Zchn"/>
    <w:basedOn w:val="Absatz-Standardschriftart"/>
    <w:link w:val="Textkrper2"/>
    <w:uiPriority w:val="99"/>
    <w:semiHidden/>
    <w:rsid w:val="00A15832"/>
  </w:style>
  <w:style w:type="paragraph" w:styleId="Fu-Endnotenberschrift">
    <w:name w:val="Note Heading"/>
    <w:basedOn w:val="Standard"/>
    <w:next w:val="Standard"/>
    <w:link w:val="Fu-EndnotenberschriftZchn"/>
    <w:uiPriority w:val="99"/>
    <w:semiHidden/>
    <w:unhideWhenUsed/>
    <w:rsid w:val="00A15832"/>
    <w:pPr>
      <w:spacing w:line="240" w:lineRule="auto"/>
    </w:pPr>
  </w:style>
  <w:style w:type="character" w:customStyle="1" w:styleId="Fu-EndnotenberschriftZchn">
    <w:name w:val="Fuß/-Endnotenüberschrift Zchn"/>
    <w:basedOn w:val="Absatz-Standardschriftart"/>
    <w:link w:val="Fu-Endnotenberschrift"/>
    <w:uiPriority w:val="99"/>
    <w:semiHidden/>
    <w:rsid w:val="00A15832"/>
  </w:style>
  <w:style w:type="paragraph" w:styleId="Textkrper-Zeileneinzug">
    <w:name w:val="Body Text Indent"/>
    <w:basedOn w:val="Standard"/>
    <w:link w:val="Textkrper-ZeileneinzugZchn"/>
    <w:uiPriority w:val="99"/>
    <w:semiHidden/>
    <w:unhideWhenUsed/>
    <w:rsid w:val="00A15832"/>
    <w:pPr>
      <w:spacing w:after="120"/>
      <w:ind w:left="283"/>
    </w:pPr>
  </w:style>
  <w:style w:type="character" w:customStyle="1" w:styleId="Textkrper-ZeileneinzugZchn">
    <w:name w:val="Textkörper-Zeileneinzug Zchn"/>
    <w:basedOn w:val="Absatz-Standardschriftart"/>
    <w:link w:val="Textkrper-Zeileneinzug"/>
    <w:uiPriority w:val="99"/>
    <w:semiHidden/>
    <w:rsid w:val="00A15832"/>
  </w:style>
  <w:style w:type="paragraph" w:styleId="Textkrper-Erstzeileneinzug2">
    <w:name w:val="Body Text First Indent 2"/>
    <w:basedOn w:val="Textkrper-Zeileneinzug"/>
    <w:link w:val="Textkrper-Erstzeileneinzug2Zchn"/>
    <w:uiPriority w:val="99"/>
    <w:semiHidden/>
    <w:unhideWhenUsed/>
    <w:rsid w:val="00A15832"/>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15832"/>
  </w:style>
  <w:style w:type="paragraph" w:styleId="Textkrper">
    <w:name w:val="Body Text"/>
    <w:basedOn w:val="Standard"/>
    <w:link w:val="TextkrperZchn"/>
    <w:uiPriority w:val="99"/>
    <w:semiHidden/>
    <w:unhideWhenUsed/>
    <w:rsid w:val="00A15832"/>
    <w:pPr>
      <w:spacing w:after="120"/>
    </w:pPr>
  </w:style>
  <w:style w:type="character" w:customStyle="1" w:styleId="TextkrperZchn">
    <w:name w:val="Textkörper Zchn"/>
    <w:basedOn w:val="Absatz-Standardschriftart"/>
    <w:link w:val="Textkrper"/>
    <w:uiPriority w:val="99"/>
    <w:semiHidden/>
    <w:rsid w:val="00A15832"/>
  </w:style>
  <w:style w:type="paragraph" w:styleId="Textkrper-Erstzeileneinzug">
    <w:name w:val="Body Text First Indent"/>
    <w:basedOn w:val="Textkrper"/>
    <w:link w:val="Textkrper-ErstzeileneinzugZchn"/>
    <w:uiPriority w:val="99"/>
    <w:semiHidden/>
    <w:unhideWhenUsed/>
    <w:rsid w:val="00A15832"/>
    <w:pPr>
      <w:spacing w:after="200"/>
      <w:ind w:firstLine="360"/>
    </w:pPr>
  </w:style>
  <w:style w:type="character" w:customStyle="1" w:styleId="Textkrper-ErstzeileneinzugZchn">
    <w:name w:val="Textkörper-Erstzeileneinzug Zchn"/>
    <w:basedOn w:val="TextkrperZchn"/>
    <w:link w:val="Textkrper-Erstzeileneinzug"/>
    <w:uiPriority w:val="99"/>
    <w:semiHidden/>
    <w:rsid w:val="00A15832"/>
  </w:style>
  <w:style w:type="paragraph" w:styleId="Datum">
    <w:name w:val="Date"/>
    <w:basedOn w:val="Standard"/>
    <w:next w:val="Standard"/>
    <w:link w:val="DatumZchn"/>
    <w:uiPriority w:val="99"/>
    <w:semiHidden/>
    <w:unhideWhenUsed/>
    <w:rsid w:val="00A15832"/>
  </w:style>
  <w:style w:type="character" w:customStyle="1" w:styleId="DatumZchn">
    <w:name w:val="Datum Zchn"/>
    <w:basedOn w:val="Absatz-Standardschriftart"/>
    <w:link w:val="Datum"/>
    <w:uiPriority w:val="99"/>
    <w:semiHidden/>
    <w:rsid w:val="00A15832"/>
  </w:style>
  <w:style w:type="paragraph" w:styleId="Anrede">
    <w:name w:val="Salutation"/>
    <w:basedOn w:val="Standard"/>
    <w:next w:val="Standard"/>
    <w:link w:val="AnredeZchn"/>
    <w:uiPriority w:val="99"/>
    <w:semiHidden/>
    <w:unhideWhenUsed/>
    <w:rsid w:val="00A15832"/>
  </w:style>
  <w:style w:type="character" w:customStyle="1" w:styleId="AnredeZchn">
    <w:name w:val="Anrede Zchn"/>
    <w:basedOn w:val="Absatz-Standardschriftart"/>
    <w:link w:val="Anrede"/>
    <w:uiPriority w:val="99"/>
    <w:semiHidden/>
    <w:rsid w:val="00A15832"/>
  </w:style>
  <w:style w:type="paragraph" w:styleId="Untertitel">
    <w:name w:val="Subtitle"/>
    <w:basedOn w:val="Standard"/>
    <w:next w:val="Standard"/>
    <w:link w:val="UntertitelZchn"/>
    <w:uiPriority w:val="11"/>
    <w:qFormat/>
    <w:rsid w:val="00A15832"/>
    <w:pPr>
      <w:numPr>
        <w:ilvl w:val="1"/>
      </w:numPr>
      <w:spacing w:after="160"/>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A15832"/>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15832"/>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uiPriority w:val="99"/>
    <w:semiHidden/>
    <w:rsid w:val="00A15832"/>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15832"/>
    <w:pPr>
      <w:spacing w:after="120"/>
      <w:ind w:left="1415"/>
      <w:contextualSpacing/>
    </w:pPr>
  </w:style>
  <w:style w:type="paragraph" w:styleId="Listenfortsetzung4">
    <w:name w:val="List Continue 4"/>
    <w:basedOn w:val="Standard"/>
    <w:uiPriority w:val="99"/>
    <w:semiHidden/>
    <w:unhideWhenUsed/>
    <w:rsid w:val="00A15832"/>
    <w:pPr>
      <w:spacing w:after="120"/>
      <w:ind w:left="1132"/>
      <w:contextualSpacing/>
    </w:pPr>
  </w:style>
  <w:style w:type="paragraph" w:styleId="Listenfortsetzung3">
    <w:name w:val="List Continue 3"/>
    <w:basedOn w:val="Standard"/>
    <w:uiPriority w:val="99"/>
    <w:semiHidden/>
    <w:unhideWhenUsed/>
    <w:rsid w:val="00A15832"/>
    <w:pPr>
      <w:spacing w:after="120"/>
      <w:ind w:left="849"/>
      <w:contextualSpacing/>
    </w:pPr>
  </w:style>
  <w:style w:type="paragraph" w:styleId="Listenfortsetzung2">
    <w:name w:val="List Continue 2"/>
    <w:basedOn w:val="Standard"/>
    <w:uiPriority w:val="99"/>
    <w:semiHidden/>
    <w:unhideWhenUsed/>
    <w:rsid w:val="00A15832"/>
    <w:pPr>
      <w:spacing w:after="120"/>
      <w:ind w:left="566"/>
      <w:contextualSpacing/>
    </w:pPr>
  </w:style>
  <w:style w:type="paragraph" w:styleId="Listenfortsetzung">
    <w:name w:val="List Continue"/>
    <w:basedOn w:val="Standard"/>
    <w:uiPriority w:val="99"/>
    <w:semiHidden/>
    <w:unhideWhenUsed/>
    <w:rsid w:val="00A15832"/>
    <w:pPr>
      <w:spacing w:after="120"/>
      <w:ind w:left="283"/>
      <w:contextualSpacing/>
    </w:pPr>
  </w:style>
  <w:style w:type="paragraph" w:styleId="Unterschrift">
    <w:name w:val="Signature"/>
    <w:basedOn w:val="Standard"/>
    <w:link w:val="UnterschriftZchn"/>
    <w:uiPriority w:val="99"/>
    <w:semiHidden/>
    <w:unhideWhenUsed/>
    <w:rsid w:val="00A15832"/>
    <w:pPr>
      <w:spacing w:line="240" w:lineRule="auto"/>
      <w:ind w:left="4252"/>
    </w:pPr>
  </w:style>
  <w:style w:type="character" w:customStyle="1" w:styleId="UnterschriftZchn">
    <w:name w:val="Unterschrift Zchn"/>
    <w:basedOn w:val="Absatz-Standardschriftart"/>
    <w:link w:val="Unterschrift"/>
    <w:uiPriority w:val="99"/>
    <w:semiHidden/>
    <w:rsid w:val="00A15832"/>
  </w:style>
  <w:style w:type="paragraph" w:styleId="Gruformel">
    <w:name w:val="Closing"/>
    <w:basedOn w:val="Standard"/>
    <w:link w:val="GruformelZchn"/>
    <w:uiPriority w:val="99"/>
    <w:semiHidden/>
    <w:unhideWhenUsed/>
    <w:rsid w:val="00A15832"/>
    <w:pPr>
      <w:spacing w:line="240" w:lineRule="auto"/>
      <w:ind w:left="4252"/>
    </w:pPr>
  </w:style>
  <w:style w:type="character" w:customStyle="1" w:styleId="GruformelZchn">
    <w:name w:val="Grußformel Zchn"/>
    <w:basedOn w:val="Absatz-Standardschriftart"/>
    <w:link w:val="Gruformel"/>
    <w:uiPriority w:val="99"/>
    <w:semiHidden/>
    <w:rsid w:val="00A15832"/>
  </w:style>
  <w:style w:type="paragraph" w:styleId="Titel">
    <w:name w:val="Title"/>
    <w:basedOn w:val="Standard"/>
    <w:next w:val="Standard"/>
    <w:link w:val="TitelZchn"/>
    <w:uiPriority w:val="10"/>
    <w:qFormat/>
    <w:rsid w:val="00A15832"/>
    <w:pPr>
      <w:spacing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15832"/>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15832"/>
    <w:pPr>
      <w:numPr>
        <w:numId w:val="3"/>
      </w:numPr>
      <w:contextualSpacing/>
    </w:pPr>
  </w:style>
  <w:style w:type="paragraph" w:styleId="Listennummer4">
    <w:name w:val="List Number 4"/>
    <w:basedOn w:val="Standard"/>
    <w:uiPriority w:val="99"/>
    <w:semiHidden/>
    <w:unhideWhenUsed/>
    <w:rsid w:val="00A15832"/>
    <w:pPr>
      <w:numPr>
        <w:numId w:val="4"/>
      </w:numPr>
      <w:contextualSpacing/>
    </w:pPr>
  </w:style>
  <w:style w:type="paragraph" w:styleId="Listennummer3">
    <w:name w:val="List Number 3"/>
    <w:basedOn w:val="Standard"/>
    <w:uiPriority w:val="99"/>
    <w:semiHidden/>
    <w:unhideWhenUsed/>
    <w:rsid w:val="00A15832"/>
    <w:pPr>
      <w:numPr>
        <w:numId w:val="5"/>
      </w:numPr>
      <w:contextualSpacing/>
    </w:pPr>
  </w:style>
  <w:style w:type="paragraph" w:styleId="Listennummer2">
    <w:name w:val="List Number 2"/>
    <w:basedOn w:val="Standard"/>
    <w:uiPriority w:val="99"/>
    <w:semiHidden/>
    <w:unhideWhenUsed/>
    <w:rsid w:val="00A15832"/>
    <w:pPr>
      <w:numPr>
        <w:numId w:val="6"/>
      </w:numPr>
      <w:contextualSpacing/>
    </w:pPr>
  </w:style>
  <w:style w:type="paragraph" w:styleId="Aufzhlungszeichen5">
    <w:name w:val="List Bullet 5"/>
    <w:basedOn w:val="Standard"/>
    <w:uiPriority w:val="99"/>
    <w:semiHidden/>
    <w:unhideWhenUsed/>
    <w:rsid w:val="00A15832"/>
    <w:pPr>
      <w:numPr>
        <w:numId w:val="7"/>
      </w:numPr>
      <w:contextualSpacing/>
    </w:pPr>
  </w:style>
  <w:style w:type="paragraph" w:styleId="Aufzhlungszeichen4">
    <w:name w:val="List Bullet 4"/>
    <w:basedOn w:val="Standard"/>
    <w:uiPriority w:val="99"/>
    <w:semiHidden/>
    <w:unhideWhenUsed/>
    <w:rsid w:val="00A15832"/>
    <w:pPr>
      <w:numPr>
        <w:numId w:val="8"/>
      </w:numPr>
      <w:contextualSpacing/>
    </w:pPr>
  </w:style>
  <w:style w:type="paragraph" w:styleId="Aufzhlungszeichen3">
    <w:name w:val="List Bullet 3"/>
    <w:basedOn w:val="Standard"/>
    <w:uiPriority w:val="99"/>
    <w:semiHidden/>
    <w:unhideWhenUsed/>
    <w:rsid w:val="00A15832"/>
    <w:pPr>
      <w:numPr>
        <w:numId w:val="9"/>
      </w:numPr>
      <w:contextualSpacing/>
    </w:pPr>
  </w:style>
  <w:style w:type="paragraph" w:styleId="Aufzhlungszeichen2">
    <w:name w:val="List Bullet 2"/>
    <w:basedOn w:val="Standard"/>
    <w:uiPriority w:val="99"/>
    <w:semiHidden/>
    <w:unhideWhenUsed/>
    <w:rsid w:val="00A15832"/>
    <w:pPr>
      <w:numPr>
        <w:numId w:val="10"/>
      </w:numPr>
      <w:contextualSpacing/>
    </w:pPr>
  </w:style>
  <w:style w:type="paragraph" w:styleId="Liste5">
    <w:name w:val="List 5"/>
    <w:basedOn w:val="Standard"/>
    <w:uiPriority w:val="99"/>
    <w:semiHidden/>
    <w:unhideWhenUsed/>
    <w:rsid w:val="00A15832"/>
    <w:pPr>
      <w:ind w:left="1415" w:hanging="283"/>
      <w:contextualSpacing/>
    </w:pPr>
  </w:style>
  <w:style w:type="paragraph" w:styleId="Liste4">
    <w:name w:val="List 4"/>
    <w:basedOn w:val="Standard"/>
    <w:uiPriority w:val="99"/>
    <w:semiHidden/>
    <w:unhideWhenUsed/>
    <w:rsid w:val="00A15832"/>
    <w:pPr>
      <w:ind w:left="1132" w:hanging="283"/>
      <w:contextualSpacing/>
    </w:pPr>
  </w:style>
  <w:style w:type="paragraph" w:styleId="Liste3">
    <w:name w:val="List 3"/>
    <w:basedOn w:val="Standard"/>
    <w:uiPriority w:val="99"/>
    <w:semiHidden/>
    <w:unhideWhenUsed/>
    <w:rsid w:val="00A15832"/>
    <w:pPr>
      <w:ind w:left="849" w:hanging="283"/>
      <w:contextualSpacing/>
    </w:pPr>
  </w:style>
  <w:style w:type="paragraph" w:styleId="Liste2">
    <w:name w:val="List 2"/>
    <w:basedOn w:val="Standard"/>
    <w:uiPriority w:val="99"/>
    <w:semiHidden/>
    <w:unhideWhenUsed/>
    <w:rsid w:val="00A15832"/>
    <w:pPr>
      <w:ind w:left="566" w:hanging="283"/>
      <w:contextualSpacing/>
    </w:pPr>
  </w:style>
  <w:style w:type="paragraph" w:styleId="Listennummer">
    <w:name w:val="List Number"/>
    <w:basedOn w:val="Standard"/>
    <w:uiPriority w:val="99"/>
    <w:semiHidden/>
    <w:unhideWhenUsed/>
    <w:rsid w:val="00A15832"/>
    <w:pPr>
      <w:numPr>
        <w:numId w:val="11"/>
      </w:numPr>
      <w:contextualSpacing/>
    </w:pPr>
  </w:style>
  <w:style w:type="paragraph" w:styleId="Aufzhlungszeichen">
    <w:name w:val="List Bullet"/>
    <w:basedOn w:val="Standard"/>
    <w:uiPriority w:val="99"/>
    <w:semiHidden/>
    <w:unhideWhenUsed/>
    <w:rsid w:val="00A15832"/>
    <w:pPr>
      <w:numPr>
        <w:numId w:val="12"/>
      </w:numPr>
      <w:contextualSpacing/>
    </w:pPr>
  </w:style>
  <w:style w:type="paragraph" w:styleId="Liste">
    <w:name w:val="List"/>
    <w:basedOn w:val="Standard"/>
    <w:uiPriority w:val="99"/>
    <w:semiHidden/>
    <w:unhideWhenUsed/>
    <w:rsid w:val="00A15832"/>
    <w:pPr>
      <w:ind w:left="283" w:hanging="283"/>
      <w:contextualSpacing/>
    </w:pPr>
  </w:style>
  <w:style w:type="paragraph" w:styleId="RGV-berschrift">
    <w:name w:val="toa heading"/>
    <w:basedOn w:val="Standard"/>
    <w:next w:val="Standard"/>
    <w:uiPriority w:val="99"/>
    <w:semiHidden/>
    <w:unhideWhenUsed/>
    <w:rsid w:val="00A15832"/>
    <w:pPr>
      <w:spacing w:before="120"/>
    </w:pPr>
    <w:rPr>
      <w:rFonts w:asciiTheme="majorHAnsi" w:eastAsiaTheme="majorEastAsia" w:hAnsiTheme="majorHAnsi" w:cstheme="majorBidi"/>
      <w:b/>
      <w:bCs/>
    </w:rPr>
  </w:style>
  <w:style w:type="paragraph" w:styleId="Makrotext">
    <w:name w:val="macro"/>
    <w:link w:val="MakrotextZchn"/>
    <w:uiPriority w:val="99"/>
    <w:semiHidden/>
    <w:unhideWhenUsed/>
    <w:rsid w:val="00A1583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A15832"/>
    <w:rPr>
      <w:rFonts w:ascii="Consolas" w:hAnsi="Consolas"/>
      <w:sz w:val="20"/>
      <w:szCs w:val="20"/>
    </w:rPr>
  </w:style>
  <w:style w:type="paragraph" w:styleId="Rechtsgrundlagenverzeichnis">
    <w:name w:val="table of authorities"/>
    <w:basedOn w:val="Standard"/>
    <w:next w:val="Standard"/>
    <w:uiPriority w:val="99"/>
    <w:semiHidden/>
    <w:unhideWhenUsed/>
    <w:rsid w:val="00A15832"/>
    <w:pPr>
      <w:ind w:left="220" w:hanging="220"/>
    </w:pPr>
  </w:style>
  <w:style w:type="paragraph" w:styleId="Endnotentext">
    <w:name w:val="endnote text"/>
    <w:basedOn w:val="Standard"/>
    <w:link w:val="EndnotentextZchn"/>
    <w:uiPriority w:val="99"/>
    <w:semiHidden/>
    <w:unhideWhenUsed/>
    <w:rsid w:val="00A15832"/>
    <w:pPr>
      <w:spacing w:line="240" w:lineRule="auto"/>
    </w:pPr>
    <w:rPr>
      <w:sz w:val="20"/>
      <w:szCs w:val="20"/>
    </w:rPr>
  </w:style>
  <w:style w:type="character" w:customStyle="1" w:styleId="EndnotentextZchn">
    <w:name w:val="Endnotentext Zchn"/>
    <w:basedOn w:val="Absatz-Standardschriftart"/>
    <w:link w:val="Endnotentext"/>
    <w:uiPriority w:val="99"/>
    <w:semiHidden/>
    <w:rsid w:val="00A15832"/>
    <w:rPr>
      <w:sz w:val="20"/>
      <w:szCs w:val="20"/>
    </w:rPr>
  </w:style>
  <w:style w:type="character" w:styleId="Endnotenzeichen">
    <w:name w:val="endnote reference"/>
    <w:basedOn w:val="Absatz-Standardschriftart"/>
    <w:uiPriority w:val="99"/>
    <w:semiHidden/>
    <w:unhideWhenUsed/>
    <w:rsid w:val="00A15832"/>
    <w:rPr>
      <w:vertAlign w:val="superscript"/>
    </w:rPr>
  </w:style>
  <w:style w:type="character" w:styleId="Seitenzahl">
    <w:name w:val="page number"/>
    <w:basedOn w:val="Absatz-Standardschriftart"/>
    <w:uiPriority w:val="99"/>
    <w:semiHidden/>
    <w:unhideWhenUsed/>
    <w:rsid w:val="00A15832"/>
  </w:style>
  <w:style w:type="character" w:styleId="Zeilennummer">
    <w:name w:val="line number"/>
    <w:basedOn w:val="Absatz-Standardschriftart"/>
    <w:uiPriority w:val="99"/>
    <w:semiHidden/>
    <w:unhideWhenUsed/>
    <w:rsid w:val="00A15832"/>
  </w:style>
  <w:style w:type="character" w:styleId="Kommentarzeichen">
    <w:name w:val="annotation reference"/>
    <w:basedOn w:val="Absatz-Standardschriftart"/>
    <w:uiPriority w:val="99"/>
    <w:semiHidden/>
    <w:unhideWhenUsed/>
    <w:rsid w:val="00A15832"/>
    <w:rPr>
      <w:sz w:val="16"/>
      <w:szCs w:val="16"/>
    </w:rPr>
  </w:style>
  <w:style w:type="character" w:styleId="Funotenzeichen">
    <w:name w:val="footnote reference"/>
    <w:basedOn w:val="Absatz-Standardschriftart"/>
    <w:uiPriority w:val="99"/>
    <w:semiHidden/>
    <w:unhideWhenUsed/>
    <w:rsid w:val="00A15832"/>
    <w:rPr>
      <w:vertAlign w:val="superscript"/>
    </w:rPr>
  </w:style>
  <w:style w:type="paragraph" w:styleId="Umschlagabsenderadresse">
    <w:name w:val="envelope return"/>
    <w:basedOn w:val="Standard"/>
    <w:uiPriority w:val="99"/>
    <w:semiHidden/>
    <w:unhideWhenUsed/>
    <w:rsid w:val="00A15832"/>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15832"/>
    <w:pPr>
      <w:framePr w:w="4320" w:h="2160" w:hRule="exact" w:hSpace="141" w:wrap="auto" w:hAnchor="page" w:xAlign="center" w:yAlign="bottom"/>
      <w:spacing w:line="240" w:lineRule="auto"/>
      <w:ind w:left="1"/>
    </w:pPr>
    <w:rPr>
      <w:rFonts w:asciiTheme="majorHAnsi" w:eastAsiaTheme="majorEastAsia" w:hAnsiTheme="majorHAnsi" w:cstheme="majorBidi"/>
    </w:rPr>
  </w:style>
  <w:style w:type="paragraph" w:styleId="Abbildungsverzeichnis">
    <w:name w:val="table of figures"/>
    <w:basedOn w:val="Standard"/>
    <w:next w:val="Standard"/>
    <w:uiPriority w:val="99"/>
    <w:semiHidden/>
    <w:unhideWhenUsed/>
    <w:rsid w:val="00A15832"/>
  </w:style>
  <w:style w:type="paragraph" w:styleId="Beschriftung">
    <w:name w:val="caption"/>
    <w:basedOn w:val="Standard"/>
    <w:next w:val="Standard"/>
    <w:uiPriority w:val="35"/>
    <w:unhideWhenUsed/>
    <w:qFormat/>
    <w:rsid w:val="00EE38F9"/>
    <w:pPr>
      <w:spacing w:line="240" w:lineRule="auto"/>
      <w:jc w:val="center"/>
    </w:pPr>
    <w:rPr>
      <w:iCs/>
      <w:sz w:val="20"/>
      <w:szCs w:val="18"/>
    </w:rPr>
  </w:style>
  <w:style w:type="paragraph" w:styleId="Index1">
    <w:name w:val="index 1"/>
    <w:basedOn w:val="Standard"/>
    <w:next w:val="Standard"/>
    <w:autoRedefine/>
    <w:uiPriority w:val="99"/>
    <w:semiHidden/>
    <w:unhideWhenUsed/>
    <w:rsid w:val="00A15832"/>
    <w:pPr>
      <w:spacing w:line="240" w:lineRule="auto"/>
      <w:ind w:left="220" w:hanging="220"/>
    </w:pPr>
  </w:style>
  <w:style w:type="paragraph" w:styleId="Indexberschrift">
    <w:name w:val="index heading"/>
    <w:basedOn w:val="Standard"/>
    <w:next w:val="Index1"/>
    <w:uiPriority w:val="99"/>
    <w:semiHidden/>
    <w:unhideWhenUsed/>
    <w:rsid w:val="00A15832"/>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15832"/>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15832"/>
    <w:rPr>
      <w:sz w:val="20"/>
      <w:szCs w:val="20"/>
    </w:rPr>
  </w:style>
  <w:style w:type="paragraph" w:styleId="Funotentext">
    <w:name w:val="footnote text"/>
    <w:basedOn w:val="Standard"/>
    <w:link w:val="FunotentextZchn"/>
    <w:uiPriority w:val="99"/>
    <w:semiHidden/>
    <w:unhideWhenUsed/>
    <w:rsid w:val="00A15832"/>
    <w:pPr>
      <w:spacing w:line="240" w:lineRule="auto"/>
    </w:pPr>
    <w:rPr>
      <w:sz w:val="20"/>
      <w:szCs w:val="20"/>
    </w:rPr>
  </w:style>
  <w:style w:type="character" w:customStyle="1" w:styleId="FunotentextZchn">
    <w:name w:val="Fußnotentext Zchn"/>
    <w:basedOn w:val="Absatz-Standardschriftart"/>
    <w:link w:val="Funotentext"/>
    <w:uiPriority w:val="99"/>
    <w:semiHidden/>
    <w:rsid w:val="00A15832"/>
    <w:rPr>
      <w:sz w:val="20"/>
      <w:szCs w:val="20"/>
    </w:rPr>
  </w:style>
  <w:style w:type="paragraph" w:styleId="Standardeinzug">
    <w:name w:val="Normal Indent"/>
    <w:basedOn w:val="Standard"/>
    <w:uiPriority w:val="99"/>
    <w:semiHidden/>
    <w:unhideWhenUsed/>
    <w:rsid w:val="00A15832"/>
    <w:pPr>
      <w:ind w:left="708"/>
    </w:pPr>
  </w:style>
  <w:style w:type="paragraph" w:styleId="Verzeichnis9">
    <w:name w:val="toc 9"/>
    <w:basedOn w:val="Standard"/>
    <w:next w:val="Standard"/>
    <w:autoRedefine/>
    <w:uiPriority w:val="39"/>
    <w:semiHidden/>
    <w:unhideWhenUsed/>
    <w:rsid w:val="00A15832"/>
    <w:pPr>
      <w:spacing w:after="100"/>
      <w:ind w:left="1760"/>
    </w:pPr>
  </w:style>
  <w:style w:type="paragraph" w:styleId="Verzeichnis8">
    <w:name w:val="toc 8"/>
    <w:basedOn w:val="Standard"/>
    <w:next w:val="Standard"/>
    <w:autoRedefine/>
    <w:uiPriority w:val="39"/>
    <w:semiHidden/>
    <w:unhideWhenUsed/>
    <w:rsid w:val="00A15832"/>
    <w:pPr>
      <w:spacing w:after="100"/>
      <w:ind w:left="1540"/>
    </w:pPr>
  </w:style>
  <w:style w:type="paragraph" w:styleId="Verzeichnis7">
    <w:name w:val="toc 7"/>
    <w:basedOn w:val="Standard"/>
    <w:next w:val="Standard"/>
    <w:autoRedefine/>
    <w:uiPriority w:val="39"/>
    <w:semiHidden/>
    <w:unhideWhenUsed/>
    <w:rsid w:val="00A15832"/>
    <w:pPr>
      <w:spacing w:after="100"/>
      <w:ind w:left="1320"/>
    </w:pPr>
  </w:style>
  <w:style w:type="paragraph" w:styleId="Verzeichnis6">
    <w:name w:val="toc 6"/>
    <w:basedOn w:val="Standard"/>
    <w:next w:val="Standard"/>
    <w:autoRedefine/>
    <w:uiPriority w:val="39"/>
    <w:semiHidden/>
    <w:unhideWhenUsed/>
    <w:rsid w:val="00A15832"/>
    <w:pPr>
      <w:spacing w:after="100"/>
      <w:ind w:left="1100"/>
    </w:pPr>
  </w:style>
  <w:style w:type="paragraph" w:styleId="Verzeichnis5">
    <w:name w:val="toc 5"/>
    <w:basedOn w:val="Standard"/>
    <w:next w:val="Standard"/>
    <w:autoRedefine/>
    <w:uiPriority w:val="39"/>
    <w:semiHidden/>
    <w:unhideWhenUsed/>
    <w:rsid w:val="00A15832"/>
    <w:pPr>
      <w:spacing w:after="100"/>
      <w:ind w:left="880"/>
    </w:pPr>
  </w:style>
  <w:style w:type="paragraph" w:styleId="Verzeichnis4">
    <w:name w:val="toc 4"/>
    <w:basedOn w:val="Standard"/>
    <w:next w:val="Standard"/>
    <w:autoRedefine/>
    <w:uiPriority w:val="39"/>
    <w:semiHidden/>
    <w:unhideWhenUsed/>
    <w:rsid w:val="00A15832"/>
    <w:pPr>
      <w:spacing w:after="100"/>
      <w:ind w:left="660"/>
    </w:pPr>
  </w:style>
  <w:style w:type="paragraph" w:styleId="Verzeichnis3">
    <w:name w:val="toc 3"/>
    <w:basedOn w:val="Standard"/>
    <w:next w:val="Standard"/>
    <w:autoRedefine/>
    <w:uiPriority w:val="39"/>
    <w:semiHidden/>
    <w:unhideWhenUsed/>
    <w:rsid w:val="00A15832"/>
    <w:pPr>
      <w:spacing w:after="100"/>
      <w:ind w:left="440"/>
    </w:pPr>
  </w:style>
  <w:style w:type="paragraph" w:styleId="Verzeichnis2">
    <w:name w:val="toc 2"/>
    <w:basedOn w:val="Standard"/>
    <w:next w:val="Standard"/>
    <w:autoRedefine/>
    <w:uiPriority w:val="39"/>
    <w:semiHidden/>
    <w:unhideWhenUsed/>
    <w:rsid w:val="00A15832"/>
    <w:pPr>
      <w:spacing w:after="100"/>
      <w:ind w:left="220"/>
    </w:pPr>
  </w:style>
  <w:style w:type="paragraph" w:styleId="Verzeichnis1">
    <w:name w:val="toc 1"/>
    <w:basedOn w:val="Standard"/>
    <w:next w:val="Standard"/>
    <w:autoRedefine/>
    <w:uiPriority w:val="39"/>
    <w:semiHidden/>
    <w:unhideWhenUsed/>
    <w:rsid w:val="00A15832"/>
    <w:pPr>
      <w:spacing w:after="100"/>
    </w:pPr>
  </w:style>
  <w:style w:type="paragraph" w:styleId="Index9">
    <w:name w:val="index 9"/>
    <w:basedOn w:val="Standard"/>
    <w:next w:val="Standard"/>
    <w:autoRedefine/>
    <w:uiPriority w:val="99"/>
    <w:semiHidden/>
    <w:unhideWhenUsed/>
    <w:rsid w:val="00A15832"/>
    <w:pPr>
      <w:spacing w:line="240" w:lineRule="auto"/>
      <w:ind w:left="1980" w:hanging="220"/>
    </w:pPr>
  </w:style>
  <w:style w:type="paragraph" w:styleId="Index8">
    <w:name w:val="index 8"/>
    <w:basedOn w:val="Standard"/>
    <w:next w:val="Standard"/>
    <w:autoRedefine/>
    <w:uiPriority w:val="99"/>
    <w:semiHidden/>
    <w:unhideWhenUsed/>
    <w:rsid w:val="00A15832"/>
    <w:pPr>
      <w:spacing w:line="240" w:lineRule="auto"/>
      <w:ind w:left="1760" w:hanging="220"/>
    </w:pPr>
  </w:style>
  <w:style w:type="paragraph" w:styleId="Index7">
    <w:name w:val="index 7"/>
    <w:basedOn w:val="Standard"/>
    <w:next w:val="Standard"/>
    <w:autoRedefine/>
    <w:uiPriority w:val="99"/>
    <w:semiHidden/>
    <w:unhideWhenUsed/>
    <w:rsid w:val="00A15832"/>
    <w:pPr>
      <w:spacing w:line="240" w:lineRule="auto"/>
      <w:ind w:left="1540" w:hanging="220"/>
    </w:pPr>
  </w:style>
  <w:style w:type="paragraph" w:styleId="Index6">
    <w:name w:val="index 6"/>
    <w:basedOn w:val="Standard"/>
    <w:next w:val="Standard"/>
    <w:autoRedefine/>
    <w:uiPriority w:val="99"/>
    <w:semiHidden/>
    <w:unhideWhenUsed/>
    <w:rsid w:val="00A15832"/>
    <w:pPr>
      <w:spacing w:line="240" w:lineRule="auto"/>
      <w:ind w:left="1320" w:hanging="220"/>
    </w:pPr>
  </w:style>
  <w:style w:type="paragraph" w:styleId="Index5">
    <w:name w:val="index 5"/>
    <w:basedOn w:val="Standard"/>
    <w:next w:val="Standard"/>
    <w:autoRedefine/>
    <w:uiPriority w:val="99"/>
    <w:semiHidden/>
    <w:unhideWhenUsed/>
    <w:rsid w:val="00A15832"/>
    <w:pPr>
      <w:spacing w:line="240" w:lineRule="auto"/>
      <w:ind w:left="1100" w:hanging="220"/>
    </w:pPr>
  </w:style>
  <w:style w:type="paragraph" w:styleId="Index4">
    <w:name w:val="index 4"/>
    <w:basedOn w:val="Standard"/>
    <w:next w:val="Standard"/>
    <w:autoRedefine/>
    <w:uiPriority w:val="99"/>
    <w:semiHidden/>
    <w:unhideWhenUsed/>
    <w:rsid w:val="00A15832"/>
    <w:pPr>
      <w:spacing w:line="240" w:lineRule="auto"/>
      <w:ind w:left="880" w:hanging="220"/>
    </w:pPr>
  </w:style>
  <w:style w:type="paragraph" w:styleId="Index3">
    <w:name w:val="index 3"/>
    <w:basedOn w:val="Standard"/>
    <w:next w:val="Standard"/>
    <w:autoRedefine/>
    <w:uiPriority w:val="99"/>
    <w:semiHidden/>
    <w:unhideWhenUsed/>
    <w:rsid w:val="00A15832"/>
    <w:pPr>
      <w:spacing w:line="240" w:lineRule="auto"/>
      <w:ind w:left="660" w:hanging="220"/>
    </w:pPr>
  </w:style>
  <w:style w:type="paragraph" w:styleId="Index2">
    <w:name w:val="index 2"/>
    <w:basedOn w:val="Standard"/>
    <w:next w:val="Standard"/>
    <w:autoRedefine/>
    <w:uiPriority w:val="99"/>
    <w:semiHidden/>
    <w:unhideWhenUsed/>
    <w:rsid w:val="00A15832"/>
    <w:pPr>
      <w:spacing w:line="240" w:lineRule="auto"/>
      <w:ind w:left="440" w:hanging="220"/>
    </w:pPr>
  </w:style>
  <w:style w:type="paragraph" w:customStyle="1" w:styleId="Literatur">
    <w:name w:val="Literatur"/>
    <w:basedOn w:val="CitaviBibliographyEntry"/>
    <w:link w:val="LiteraturZchn"/>
    <w:qFormat/>
    <w:rsid w:val="00EE38F9"/>
    <w:pPr>
      <w:jc w:val="left"/>
    </w:pPr>
  </w:style>
  <w:style w:type="character" w:customStyle="1" w:styleId="LiteraturZchn">
    <w:name w:val="Literatur Zchn"/>
    <w:basedOn w:val="CitaviBibliographyEntryZchn"/>
    <w:link w:val="Literatur"/>
    <w:rsid w:val="00EE38F9"/>
    <w:rPr>
      <w:rFonts w:ascii="Times New Roman" w:hAnsi="Times New Roman" w:cs="Times New Roman"/>
      <w:sz w:val="24"/>
      <w:szCs w:val="24"/>
      <w:lang w:val="en-US"/>
    </w:rPr>
  </w:style>
  <w:style w:type="table" w:styleId="Tabellenraster">
    <w:name w:val="Table Grid"/>
    <w:basedOn w:val="NormaleTabelle"/>
    <w:uiPriority w:val="59"/>
    <w:rsid w:val="00F363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oleObject" Target="embeddings/oleObject1.bin"/><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yperlink" Target="http://thoro.de/page/3dnp-introduction-en"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4.pn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3.jpeg"/><Relationship Id="rId28" Type="http://schemas.openxmlformats.org/officeDocument/2006/relationships/image" Target="media/image16.png"/><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an.nonnen@viaboxx.de"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oleObject" Target="embeddings/oleObject2.bin"/><Relationship Id="rId30" Type="http://schemas.openxmlformats.org/officeDocument/2006/relationships/footer" Target="footer1.xml"/><Relationship Id="rId8" Type="http://schemas.openxmlformats.org/officeDocument/2006/relationships/hyperlink" Target="mailto:hagen.borstell@ovgu.de" TargetMode="Externa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18.png"/><Relationship Id="rId1" Type="http://schemas.openxmlformats.org/officeDocument/2006/relationships/image" Target="media/image1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2366C560-6D9C-4523-AFC1-FDE6D44112FC}"/>
      </w:docPartPr>
      <w:docPartBody>
        <w:p w:rsidR="002001BC" w:rsidRDefault="00945585">
          <w:r w:rsidRPr="004C59AF">
            <w:rPr>
              <w:rStyle w:val="Platzhaltertext"/>
            </w:rPr>
            <w:t>Klicken Sie hier, um Text einzugeben.</w:t>
          </w:r>
        </w:p>
      </w:docPartBody>
    </w:docPart>
    <w:docPart>
      <w:docPartPr>
        <w:name w:val="DefaultPlaceholder_-1854013440"/>
        <w:category>
          <w:name w:val="Allgemein"/>
          <w:gallery w:val="placeholder"/>
        </w:category>
        <w:types>
          <w:type w:val="bbPlcHdr"/>
        </w:types>
        <w:behaviors>
          <w:behavior w:val="content"/>
        </w:behaviors>
        <w:guid w:val="{DD0BF5C0-D4B1-4B62-B79A-87E66E035742}"/>
      </w:docPartPr>
      <w:docPartBody>
        <w:p w:rsidR="00A8064B" w:rsidRDefault="00945585">
          <w:r w:rsidRPr="000C0085">
            <w:rPr>
              <w:rStyle w:val="Platzhaltertext"/>
            </w:rPr>
            <w:t>Klicken oder tippen Sie hier, um Text einzugeben.</w:t>
          </w:r>
        </w:p>
      </w:docPartBody>
    </w:docPart>
    <w:docPart>
      <w:docPartPr>
        <w:name w:val="020F19044DCF44EE9426C40DD5C0FB5E"/>
        <w:category>
          <w:name w:val="Allgemein"/>
          <w:gallery w:val="placeholder"/>
        </w:category>
        <w:types>
          <w:type w:val="bbPlcHdr"/>
        </w:types>
        <w:behaviors>
          <w:behavior w:val="content"/>
        </w:behaviors>
        <w:guid w:val="{95217642-F9FA-4B45-AD5E-ABC2CF4FF625}"/>
      </w:docPartPr>
      <w:docPartBody>
        <w:p w:rsidR="00A8064B" w:rsidRDefault="00945585" w:rsidP="00AB53FF">
          <w:pPr>
            <w:pStyle w:val="020F19044DCF44EE9426C40DD5C0FB5E"/>
          </w:pPr>
          <w:r w:rsidRPr="000C0085">
            <w:rPr>
              <w:rStyle w:val="Platzhaltertext"/>
            </w:rPr>
            <w:t>Klicken oder tippen Sie hier, um Text einzugeben.</w:t>
          </w:r>
        </w:p>
      </w:docPartBody>
    </w:docPart>
    <w:docPart>
      <w:docPartPr>
        <w:name w:val="610CA144886E41268A912455FCA5D4C7"/>
        <w:category>
          <w:name w:val="Allgemein"/>
          <w:gallery w:val="placeholder"/>
        </w:category>
        <w:types>
          <w:type w:val="bbPlcHdr"/>
        </w:types>
        <w:behaviors>
          <w:behavior w:val="content"/>
        </w:behaviors>
        <w:guid w:val="{5AE277C4-48D8-4A8F-823F-43C7A3B0AE1D}"/>
      </w:docPartPr>
      <w:docPartBody>
        <w:p w:rsidR="00DE3503" w:rsidRDefault="00945585" w:rsidP="00CF365F">
          <w:pPr>
            <w:pStyle w:val="610CA144886E41268A912455FCA5D4C7"/>
          </w:pPr>
          <w:r w:rsidRPr="004C59AF">
            <w:rPr>
              <w:rStyle w:val="Platzhaltertext"/>
            </w:rPr>
            <w:t>Klicken Sie hier, um Text einzugeben.</w:t>
          </w:r>
        </w:p>
      </w:docPartBody>
    </w:docPart>
    <w:docPart>
      <w:docPartPr>
        <w:name w:val="9594BAF1FB0043B5863D9E2EF9FF74D2"/>
        <w:category>
          <w:name w:val="Allgemein"/>
          <w:gallery w:val="placeholder"/>
        </w:category>
        <w:types>
          <w:type w:val="bbPlcHdr"/>
        </w:types>
        <w:behaviors>
          <w:behavior w:val="content"/>
        </w:behaviors>
        <w:guid w:val="{C4918CE8-5AA5-4697-A104-BFE472DEBDF5}"/>
      </w:docPartPr>
      <w:docPartBody>
        <w:p w:rsidR="00743416" w:rsidRDefault="00945585" w:rsidP="000255E6">
          <w:pPr>
            <w:pStyle w:val="9594BAF1FB0043B5863D9E2EF9FF74D2"/>
          </w:pPr>
          <w:r w:rsidRPr="000C0085">
            <w:rPr>
              <w:rStyle w:val="Platzhaltertext"/>
            </w:rPr>
            <w:t>Klicken oder tippen Sie hier, um Text einzugeben.</w:t>
          </w:r>
        </w:p>
      </w:docPartBody>
    </w:docPart>
    <w:docPart>
      <w:docPartPr>
        <w:name w:val="70398993B9B643CFABA7F42E1821209F"/>
        <w:category>
          <w:name w:val="Allgemein"/>
          <w:gallery w:val="placeholder"/>
        </w:category>
        <w:types>
          <w:type w:val="bbPlcHdr"/>
        </w:types>
        <w:behaviors>
          <w:behavior w:val="content"/>
        </w:behaviors>
        <w:guid w:val="{8B19FDF6-503A-4A28-9C8C-4558BB82172E}"/>
      </w:docPartPr>
      <w:docPartBody>
        <w:p w:rsidR="00A46E7C" w:rsidRDefault="00945585" w:rsidP="000B0571">
          <w:pPr>
            <w:pStyle w:val="70398993B9B643CFABA7F42E1821209F"/>
          </w:pPr>
          <w:r w:rsidRPr="004C59AF">
            <w:rPr>
              <w:rStyle w:val="Platzhaltertext"/>
            </w:rPr>
            <w:t>Klicken Sie hier, um Text einzugeben.</w:t>
          </w:r>
        </w:p>
      </w:docPartBody>
    </w:docPart>
    <w:docPart>
      <w:docPartPr>
        <w:name w:val="4D061BA7056B4AE3B496997A1FEABFCF"/>
        <w:category>
          <w:name w:val="Allgemein"/>
          <w:gallery w:val="placeholder"/>
        </w:category>
        <w:types>
          <w:type w:val="bbPlcHdr"/>
        </w:types>
        <w:behaviors>
          <w:behavior w:val="content"/>
        </w:behaviors>
        <w:guid w:val="{3C0DF0CC-0C0D-44BC-AEDF-F234EBD8AD34}"/>
      </w:docPartPr>
      <w:docPartBody>
        <w:p w:rsidR="00622B6D" w:rsidRDefault="00945585" w:rsidP="006D0EC6">
          <w:pPr>
            <w:pStyle w:val="4D061BA7056B4AE3B496997A1FEABFCF"/>
          </w:pPr>
          <w:r w:rsidRPr="004C59A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00EC"/>
    <w:rsid w:val="000255E6"/>
    <w:rsid w:val="000A68D3"/>
    <w:rsid w:val="000B0571"/>
    <w:rsid w:val="001520AF"/>
    <w:rsid w:val="001B2D86"/>
    <w:rsid w:val="001B5BA8"/>
    <w:rsid w:val="001E2B88"/>
    <w:rsid w:val="002001BC"/>
    <w:rsid w:val="003259E6"/>
    <w:rsid w:val="003600EC"/>
    <w:rsid w:val="005D7650"/>
    <w:rsid w:val="00610151"/>
    <w:rsid w:val="00622B6D"/>
    <w:rsid w:val="006C269B"/>
    <w:rsid w:val="006D0E43"/>
    <w:rsid w:val="006D0EC6"/>
    <w:rsid w:val="007211FB"/>
    <w:rsid w:val="00743416"/>
    <w:rsid w:val="00747769"/>
    <w:rsid w:val="007D2D0C"/>
    <w:rsid w:val="008203CA"/>
    <w:rsid w:val="0084202F"/>
    <w:rsid w:val="00925807"/>
    <w:rsid w:val="0094491F"/>
    <w:rsid w:val="00945585"/>
    <w:rsid w:val="00A20D7F"/>
    <w:rsid w:val="00A46E7C"/>
    <w:rsid w:val="00A8064B"/>
    <w:rsid w:val="00AB53FF"/>
    <w:rsid w:val="00BE5980"/>
    <w:rsid w:val="00C3415D"/>
    <w:rsid w:val="00CF365F"/>
    <w:rsid w:val="00DE3503"/>
    <w:rsid w:val="00E3438D"/>
    <w:rsid w:val="00EB567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D0EC6"/>
    <w:rPr>
      <w:color w:val="808080"/>
    </w:rPr>
  </w:style>
  <w:style w:type="paragraph" w:customStyle="1" w:styleId="020F19044DCF44EE9426C40DD5C0FB5E">
    <w:name w:val="020F19044DCF44EE9426C40DD5C0FB5E"/>
    <w:rsid w:val="00AB53FF"/>
  </w:style>
  <w:style w:type="paragraph" w:customStyle="1" w:styleId="610CA144886E41268A912455FCA5D4C7">
    <w:name w:val="610CA144886E41268A912455FCA5D4C7"/>
    <w:rsid w:val="00CF365F"/>
  </w:style>
  <w:style w:type="paragraph" w:customStyle="1" w:styleId="9594BAF1FB0043B5863D9E2EF9FF74D2">
    <w:name w:val="9594BAF1FB0043B5863D9E2EF9FF74D2"/>
    <w:rsid w:val="000255E6"/>
  </w:style>
  <w:style w:type="paragraph" w:customStyle="1" w:styleId="70398993B9B643CFABA7F42E1821209F">
    <w:name w:val="70398993B9B643CFABA7F42E1821209F"/>
    <w:rsid w:val="000B0571"/>
  </w:style>
  <w:style w:type="paragraph" w:customStyle="1" w:styleId="146CC84B2657480491F930BF1B45EA30">
    <w:name w:val="146CC84B2657480491F930BF1B45EA30"/>
    <w:rsid w:val="006D0EC6"/>
  </w:style>
  <w:style w:type="paragraph" w:customStyle="1" w:styleId="4D061BA7056B4AE3B496997A1FEABFCF">
    <w:name w:val="4D061BA7056B4AE3B496997A1FEABFCF"/>
    <w:rsid w:val="006D0EC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2D1AC1-7477-47A0-BA44-7FA8FFD255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2837</Words>
  <Characters>143878</Characters>
  <Application>Microsoft Office Word</Application>
  <DocSecurity>0</DocSecurity>
  <Lines>1198</Lines>
  <Paragraphs>332</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663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dya</dc:creator>
  <cp:lastModifiedBy>Borstell, Hagen</cp:lastModifiedBy>
  <cp:revision>27</cp:revision>
  <cp:lastPrinted>2019-05-03T13:19:00Z</cp:lastPrinted>
  <dcterms:created xsi:type="dcterms:W3CDTF">2019-05-03T09:35:00Z</dcterms:created>
  <dcterms:modified xsi:type="dcterms:W3CDTF">2019-05-03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Überschrift 1</vt:lpwstr>
  </property>
  <property fmtid="{D5CDD505-2E9C-101B-9397-08002B2CF9AE}" pid="3" name="CitaviDocumentProperty_12">
    <vt:lpwstr>Standard</vt:lpwstr>
  </property>
  <property fmtid="{D5CDD505-2E9C-101B-9397-08002B2CF9AE}" pid="4" name="CitaviDocumentProperty_13">
    <vt:lpwstr>Standard</vt:lpwstr>
  </property>
  <property fmtid="{D5CDD505-2E9C-101B-9397-08002B2CF9AE}" pid="5" name="CitaviDocumentProperty_15">
    <vt:lpwstr>Standard</vt:lpwstr>
  </property>
  <property fmtid="{D5CDD505-2E9C-101B-9397-08002B2CF9AE}" pid="6" name="CitaviDocumentProperty_16">
    <vt:lpwstr>Untertitel</vt:lpwstr>
  </property>
  <property fmtid="{D5CDD505-2E9C-101B-9397-08002B2CF9AE}" pid="7" name="CitaviDocumentProperty_17">
    <vt:lpwstr>Standard</vt:lpwstr>
  </property>
  <property fmtid="{D5CDD505-2E9C-101B-9397-08002B2CF9AE}" pid="8" name="CitaviDocumentProperty_25">
    <vt:lpwstr>True</vt:lpwstr>
  </property>
  <property fmtid="{D5CDD505-2E9C-101B-9397-08002B2CF9AE}" pid="9" name="CitaviDocumentProperty_7">
    <vt:lpwstr>Promotion</vt:lpwstr>
  </property>
  <property fmtid="{D5CDD505-2E9C-101B-9397-08002B2CF9AE}" pid="10" name="CitaviDocumentProperty_0">
    <vt:lpwstr>dd40b498-dd96-4c8b-9a97-3f40560c6f42</vt:lpwstr>
  </property>
  <property fmtid="{D5CDD505-2E9C-101B-9397-08002B2CF9AE}" pid="11" name="CitaviDocumentProperty_1">
    <vt:lpwstr>6.2.0.12</vt:lpwstr>
  </property>
  <property fmtid="{D5CDD505-2E9C-101B-9397-08002B2CF9AE}" pid="12" name="CitaviDocumentProperty_8">
    <vt:lpwstr>CloudProjectKey=j0un7ofrcn6dziazegmtnp6b3vxkpnic2wy6hipxgzpnb; ProjectName=Promotion</vt:lpwstr>
  </property>
  <property fmtid="{D5CDD505-2E9C-101B-9397-08002B2CF9AE}" pid="13" name="CitaviDocumentProperty_6">
    <vt:lpwstr>True</vt:lpwstr>
  </property>
</Properties>
</file>